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7697B8" w14:textId="16EFB493" w:rsidR="00F45205" w:rsidRPr="004C6984" w:rsidRDefault="00F45205" w:rsidP="00F45205">
      <w:pPr>
        <w:jc w:val="both"/>
        <w:rPr>
          <w:rFonts w:ascii="Times New Roman" w:hAnsi="Times New Roman" w:cs="Times New Roman"/>
          <w:b/>
          <w:sz w:val="24"/>
          <w:szCs w:val="24"/>
          <w:lang w:val="en-US"/>
        </w:rPr>
      </w:pPr>
      <w:bookmarkStart w:id="0" w:name="_Hlk516214603"/>
      <w:bookmarkStart w:id="1" w:name="_GoBack"/>
      <w:bookmarkEnd w:id="1"/>
      <w:r>
        <w:rPr>
          <w:rFonts w:ascii="Times New Roman" w:hAnsi="Times New Roman" w:cs="Times New Roman"/>
          <w:b/>
          <w:sz w:val="24"/>
          <w:szCs w:val="24"/>
          <w:lang w:val="en-US"/>
        </w:rPr>
        <w:t>Title: Early childcare enrol</w:t>
      </w:r>
      <w:r w:rsidR="00B61D3A">
        <w:rPr>
          <w:rFonts w:ascii="Times New Roman" w:hAnsi="Times New Roman" w:cs="Times New Roman"/>
          <w:b/>
          <w:sz w:val="24"/>
          <w:szCs w:val="24"/>
          <w:lang w:val="en-US"/>
        </w:rPr>
        <w:t>l</w:t>
      </w:r>
      <w:r>
        <w:rPr>
          <w:rFonts w:ascii="Times New Roman" w:hAnsi="Times New Roman" w:cs="Times New Roman"/>
          <w:b/>
          <w:sz w:val="24"/>
          <w:szCs w:val="24"/>
          <w:lang w:val="en-US"/>
        </w:rPr>
        <w:t xml:space="preserve">ment </w:t>
      </w:r>
      <w:r w:rsidR="00561DD2">
        <w:rPr>
          <w:rFonts w:ascii="Times New Roman" w:hAnsi="Times New Roman" w:cs="Times New Roman"/>
          <w:b/>
          <w:sz w:val="24"/>
          <w:szCs w:val="24"/>
          <w:lang w:val="en-US"/>
        </w:rPr>
        <w:t>and childhood wheezing phenotypes</w:t>
      </w:r>
    </w:p>
    <w:p w14:paraId="7A7DADAC" w14:textId="77777777" w:rsidR="00F45205" w:rsidRDefault="00F45205" w:rsidP="00F45205">
      <w:pPr>
        <w:spacing w:after="0" w:line="240" w:lineRule="auto"/>
        <w:jc w:val="both"/>
        <w:rPr>
          <w:rFonts w:ascii="Times New Roman" w:hAnsi="Times New Roman" w:cs="Times New Roman"/>
          <w:b/>
          <w:sz w:val="24"/>
          <w:szCs w:val="24"/>
          <w:lang w:val="en-US"/>
        </w:rPr>
      </w:pPr>
      <w:r w:rsidRPr="0000640F">
        <w:rPr>
          <w:rFonts w:ascii="Times New Roman" w:hAnsi="Times New Roman" w:cs="Times New Roman"/>
          <w:b/>
          <w:sz w:val="24"/>
          <w:szCs w:val="24"/>
          <w:lang w:val="en-US"/>
        </w:rPr>
        <w:t>Author</w:t>
      </w:r>
      <w:r>
        <w:rPr>
          <w:rFonts w:ascii="Times New Roman" w:hAnsi="Times New Roman" w:cs="Times New Roman"/>
          <w:b/>
          <w:sz w:val="24"/>
          <w:szCs w:val="24"/>
          <w:lang w:val="en-US"/>
        </w:rPr>
        <w:t>s &amp; Affiliations</w:t>
      </w:r>
    </w:p>
    <w:p w14:paraId="427CA1C9" w14:textId="29CA5321" w:rsidR="00F45205" w:rsidRDefault="00F45205" w:rsidP="00F45205">
      <w:pPr>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Elizabeth Huiwen Tham</w:t>
      </w:r>
      <w:r w:rsidRPr="00177036">
        <w:rPr>
          <w:rFonts w:ascii="Times New Roman" w:hAnsi="Times New Roman" w:cs="Times New Roman"/>
          <w:sz w:val="24"/>
          <w:szCs w:val="24"/>
          <w:vertAlign w:val="superscript"/>
          <w:lang w:val="en-US"/>
        </w:rPr>
        <w:t>1,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r w:rsidRPr="00C41A11">
        <w:rPr>
          <w:rFonts w:ascii="Times New Roman" w:hAnsi="Times New Roman" w:cs="Times New Roman"/>
          <w:sz w:val="24"/>
          <w:szCs w:val="24"/>
          <w:lang w:val="en-US"/>
        </w:rPr>
        <w:t>Pei Ting Tan</w:t>
      </w:r>
      <w:r w:rsidRPr="00177036">
        <w:rPr>
          <w:rFonts w:ascii="Times New Roman" w:hAnsi="Times New Roman" w:cs="Times New Roman"/>
          <w:sz w:val="24"/>
          <w:szCs w:val="24"/>
          <w:vertAlign w:val="superscript"/>
          <w:lang w:val="en-US"/>
        </w:rPr>
        <w:t>3</w:t>
      </w:r>
      <w:r>
        <w:rPr>
          <w:rFonts w:ascii="Times New Roman" w:hAnsi="Times New Roman" w:cs="Times New Roman"/>
          <w:sz w:val="24"/>
          <w:szCs w:val="24"/>
          <w:vertAlign w:val="superscript"/>
          <w:lang w:val="en-US"/>
        </w:rPr>
        <w:t>*</w:t>
      </w:r>
      <w:r w:rsidRPr="00C41A11">
        <w:rPr>
          <w:rFonts w:ascii="Times New Roman" w:hAnsi="Times New Roman" w:cs="Times New Roman"/>
          <w:sz w:val="24"/>
          <w:szCs w:val="24"/>
          <w:lang w:val="en-US"/>
        </w:rPr>
        <w:t>, Evelyn Xiu Ling Loo</w:t>
      </w:r>
      <w:r w:rsidRPr="00177036">
        <w:rPr>
          <w:rFonts w:ascii="Times New Roman" w:hAnsi="Times New Roman" w:cs="Times New Roman"/>
          <w:sz w:val="24"/>
          <w:szCs w:val="24"/>
          <w:vertAlign w:val="superscript"/>
          <w:lang w:val="en-US"/>
        </w:rPr>
        <w:t>4</w:t>
      </w:r>
      <w:r w:rsidRPr="00C41A11">
        <w:rPr>
          <w:rFonts w:ascii="Times New Roman" w:hAnsi="Times New Roman" w:cs="Times New Roman"/>
          <w:sz w:val="24"/>
          <w:szCs w:val="24"/>
          <w:lang w:val="en-US"/>
        </w:rPr>
        <w:t xml:space="preserve">, Anne </w:t>
      </w:r>
      <w:r w:rsidR="00054656">
        <w:rPr>
          <w:rFonts w:ascii="Times New Roman" w:hAnsi="Times New Roman" w:cs="Times New Roman"/>
          <w:sz w:val="24"/>
          <w:szCs w:val="24"/>
          <w:lang w:val="en-US"/>
        </w:rPr>
        <w:t xml:space="preserve">Eng Neo </w:t>
      </w:r>
      <w:r w:rsidRPr="00C41A11">
        <w:rPr>
          <w:rFonts w:ascii="Times New Roman" w:hAnsi="Times New Roman" w:cs="Times New Roman"/>
          <w:sz w:val="24"/>
          <w:szCs w:val="24"/>
          <w:lang w:val="en-US"/>
        </w:rPr>
        <w:t>Goh</w:t>
      </w:r>
      <w:r w:rsidRPr="00177036">
        <w:rPr>
          <w:rFonts w:ascii="Times New Roman" w:hAnsi="Times New Roman" w:cs="Times New Roman"/>
          <w:sz w:val="24"/>
          <w:szCs w:val="24"/>
          <w:vertAlign w:val="superscript"/>
          <w:lang w:val="en-US"/>
        </w:rPr>
        <w:t>5</w:t>
      </w:r>
      <w:r w:rsidRPr="00C41A11">
        <w:rPr>
          <w:rFonts w:ascii="Times New Roman" w:hAnsi="Times New Roman" w:cs="Times New Roman"/>
          <w:sz w:val="24"/>
          <w:szCs w:val="24"/>
          <w:lang w:val="en-US"/>
        </w:rPr>
        <w:t xml:space="preserve">, </w:t>
      </w:r>
      <w:r>
        <w:rPr>
          <w:rFonts w:ascii="Times New Roman" w:hAnsi="Times New Roman" w:cs="Times New Roman"/>
          <w:sz w:val="24"/>
          <w:szCs w:val="24"/>
          <w:lang w:val="en-US"/>
        </w:rPr>
        <w:t>Oon Hoe Teoh</w:t>
      </w:r>
      <w:r w:rsidRPr="00177036">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Fabian Yap</w:t>
      </w:r>
      <w:r w:rsidRPr="00177036">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t xml:space="preserve">, </w:t>
      </w:r>
      <w:r w:rsidRPr="00C41A11">
        <w:rPr>
          <w:rFonts w:ascii="Times New Roman" w:hAnsi="Times New Roman" w:cs="Times New Roman"/>
          <w:sz w:val="24"/>
          <w:szCs w:val="24"/>
          <w:lang w:val="en-US"/>
        </w:rPr>
        <w:t>Kok Hian Tan</w:t>
      </w:r>
      <w:r w:rsidRPr="00177036">
        <w:rPr>
          <w:rFonts w:ascii="Times New Roman" w:hAnsi="Times New Roman" w:cs="Times New Roman"/>
          <w:sz w:val="24"/>
          <w:szCs w:val="24"/>
          <w:vertAlign w:val="superscript"/>
          <w:lang w:val="en-US"/>
        </w:rPr>
        <w:t>8</w:t>
      </w:r>
      <w:r w:rsidRPr="00C41A11">
        <w:rPr>
          <w:rFonts w:ascii="Times New Roman" w:hAnsi="Times New Roman" w:cs="Times New Roman"/>
          <w:sz w:val="24"/>
          <w:szCs w:val="24"/>
          <w:lang w:val="en-US"/>
        </w:rPr>
        <w:t>, Keith M</w:t>
      </w:r>
      <w:r>
        <w:rPr>
          <w:rFonts w:ascii="Times New Roman" w:hAnsi="Times New Roman" w:cs="Times New Roman"/>
          <w:sz w:val="24"/>
          <w:szCs w:val="24"/>
          <w:lang w:val="en-US"/>
        </w:rPr>
        <w:t>.</w:t>
      </w:r>
      <w:r w:rsidRPr="00C41A11">
        <w:rPr>
          <w:rFonts w:ascii="Times New Roman" w:hAnsi="Times New Roman" w:cs="Times New Roman"/>
          <w:sz w:val="24"/>
          <w:szCs w:val="24"/>
          <w:lang w:val="en-US"/>
        </w:rPr>
        <w:t xml:space="preserve"> Godfrey</w:t>
      </w:r>
      <w:r>
        <w:rPr>
          <w:rFonts w:ascii="Times New Roman" w:hAnsi="Times New Roman" w:cs="Times New Roman"/>
          <w:sz w:val="24"/>
          <w:szCs w:val="24"/>
          <w:vertAlign w:val="superscript"/>
          <w:lang w:val="en-US"/>
        </w:rPr>
        <w:t>9,10</w:t>
      </w:r>
      <w:r w:rsidRPr="00C41A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41A11">
        <w:rPr>
          <w:rFonts w:ascii="Times New Roman" w:hAnsi="Times New Roman" w:cs="Times New Roman"/>
          <w:sz w:val="24"/>
          <w:szCs w:val="24"/>
          <w:lang w:val="en-US"/>
        </w:rPr>
        <w:t xml:space="preserve">Hugo </w:t>
      </w:r>
      <w:r w:rsidR="006C650C">
        <w:rPr>
          <w:rFonts w:ascii="Times New Roman" w:hAnsi="Times New Roman" w:cs="Times New Roman"/>
          <w:sz w:val="24"/>
          <w:szCs w:val="24"/>
          <w:lang w:val="en-US"/>
        </w:rPr>
        <w:t xml:space="preserve">PS </w:t>
      </w:r>
      <w:r w:rsidRPr="00C41A11">
        <w:rPr>
          <w:rFonts w:ascii="Times New Roman" w:hAnsi="Times New Roman" w:cs="Times New Roman"/>
          <w:sz w:val="24"/>
          <w:szCs w:val="24"/>
          <w:lang w:val="en-US"/>
        </w:rPr>
        <w:t>Van Bever</w:t>
      </w:r>
      <w:r w:rsidRPr="00177036">
        <w:rPr>
          <w:rFonts w:ascii="Times New Roman" w:hAnsi="Times New Roman" w:cs="Times New Roman"/>
          <w:sz w:val="24"/>
          <w:szCs w:val="24"/>
          <w:vertAlign w:val="superscript"/>
          <w:lang w:val="en-US"/>
        </w:rPr>
        <w:t>1,2</w:t>
      </w:r>
      <w:r w:rsidRPr="00C41A11">
        <w:rPr>
          <w:rFonts w:ascii="Times New Roman" w:hAnsi="Times New Roman" w:cs="Times New Roman"/>
          <w:sz w:val="24"/>
          <w:szCs w:val="24"/>
          <w:lang w:val="en-US"/>
        </w:rPr>
        <w:t>, Bee Wah Lee</w:t>
      </w:r>
      <w:r w:rsidRPr="00705BD0">
        <w:rPr>
          <w:rFonts w:ascii="Times New Roman" w:hAnsi="Times New Roman" w:cs="Times New Roman"/>
          <w:sz w:val="24"/>
          <w:szCs w:val="24"/>
          <w:vertAlign w:val="superscript"/>
          <w:lang w:val="en-US"/>
        </w:rPr>
        <w:t>2</w:t>
      </w:r>
      <w:r w:rsidRPr="00C41A11">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00C755BC">
        <w:rPr>
          <w:rFonts w:ascii="Times New Roman" w:hAnsi="Times New Roman" w:cs="Times New Roman"/>
          <w:sz w:val="24"/>
          <w:szCs w:val="24"/>
          <w:lang w:val="en-US"/>
        </w:rPr>
        <w:t xml:space="preserve">ric </w:t>
      </w:r>
      <w:r w:rsidR="0081622D">
        <w:rPr>
          <w:rFonts w:ascii="Times New Roman" w:hAnsi="Times New Roman" w:cs="Times New Roman"/>
          <w:sz w:val="24"/>
          <w:szCs w:val="24"/>
          <w:lang w:val="en-US"/>
        </w:rPr>
        <w:t xml:space="preserve">Andrew Finkelstein </w:t>
      </w:r>
      <w:r w:rsidRPr="004B4865">
        <w:rPr>
          <w:rFonts w:ascii="Times New Roman" w:hAnsi="Times New Roman" w:cs="Times New Roman"/>
          <w:sz w:val="24"/>
          <w:szCs w:val="24"/>
          <w:vertAlign w:val="superscript"/>
          <w:lang w:val="en-US"/>
        </w:rPr>
        <w:t>11</w:t>
      </w:r>
      <w:r>
        <w:rPr>
          <w:rFonts w:ascii="Times New Roman" w:hAnsi="Times New Roman" w:cs="Times New Roman"/>
          <w:sz w:val="24"/>
          <w:szCs w:val="24"/>
          <w:lang w:val="en-US"/>
        </w:rPr>
        <w:t xml:space="preserve">, </w:t>
      </w:r>
      <w:r w:rsidRPr="00C41A11">
        <w:rPr>
          <w:rFonts w:ascii="Times New Roman" w:hAnsi="Times New Roman" w:cs="Times New Roman"/>
          <w:sz w:val="24"/>
          <w:szCs w:val="24"/>
          <w:lang w:val="en-US"/>
        </w:rPr>
        <w:t>Yap Seng Chong</w:t>
      </w:r>
      <w:r w:rsidRPr="00705BD0">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2</w:t>
      </w:r>
      <w:r w:rsidRPr="00C41A11">
        <w:rPr>
          <w:rFonts w:ascii="Times New Roman" w:hAnsi="Times New Roman" w:cs="Times New Roman"/>
          <w:sz w:val="24"/>
          <w:szCs w:val="24"/>
          <w:lang w:val="en-US"/>
        </w:rPr>
        <w:t>, Lynette Pei-</w:t>
      </w:r>
      <w:r w:rsidR="00BB33FA">
        <w:rPr>
          <w:rFonts w:ascii="Times New Roman" w:hAnsi="Times New Roman" w:cs="Times New Roman"/>
          <w:sz w:val="24"/>
          <w:szCs w:val="24"/>
          <w:lang w:val="en-US"/>
        </w:rPr>
        <w:t>C</w:t>
      </w:r>
      <w:r w:rsidRPr="00C41A11">
        <w:rPr>
          <w:rFonts w:ascii="Times New Roman" w:hAnsi="Times New Roman" w:cs="Times New Roman"/>
          <w:sz w:val="24"/>
          <w:szCs w:val="24"/>
          <w:lang w:val="en-US"/>
        </w:rPr>
        <w:t>hi Shek</w:t>
      </w:r>
      <w:r w:rsidRPr="00705BD0">
        <w:rPr>
          <w:rFonts w:ascii="Times New Roman" w:hAnsi="Times New Roman" w:cs="Times New Roman"/>
          <w:sz w:val="24"/>
          <w:szCs w:val="24"/>
          <w:vertAlign w:val="superscript"/>
          <w:lang w:val="en-US"/>
        </w:rPr>
        <w:t>1,2</w:t>
      </w:r>
    </w:p>
    <w:p w14:paraId="42577110" w14:textId="77777777" w:rsidR="00F45205"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Khoo Teck Puat-National University Children’s Medical Institute, National University Health System</w:t>
      </w:r>
      <w:r>
        <w:rPr>
          <w:rFonts w:ascii="Times-Roman" w:hAnsi="Times-Roman" w:cs="Times-Roman"/>
          <w:sz w:val="23"/>
          <w:szCs w:val="23"/>
        </w:rPr>
        <w:t xml:space="preserve"> (NUHS)</w:t>
      </w:r>
      <w:r w:rsidRPr="0022227F">
        <w:rPr>
          <w:rFonts w:ascii="Times-Roman" w:hAnsi="Times-Roman" w:cs="Times-Roman"/>
          <w:sz w:val="23"/>
          <w:szCs w:val="23"/>
        </w:rPr>
        <w:t>, Singapore</w:t>
      </w:r>
    </w:p>
    <w:p w14:paraId="2F9952DF" w14:textId="77777777" w:rsidR="00F45205" w:rsidRPr="0022227F"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Department of Paediatrics, Yong Loo Lin School of Medicine, National University of Singapore</w:t>
      </w:r>
      <w:r>
        <w:rPr>
          <w:rFonts w:ascii="Times-Roman" w:hAnsi="Times-Roman" w:cs="Times-Roman"/>
          <w:sz w:val="23"/>
          <w:szCs w:val="23"/>
        </w:rPr>
        <w:t xml:space="preserve"> (NUS)</w:t>
      </w:r>
      <w:r w:rsidRPr="0022227F">
        <w:rPr>
          <w:rFonts w:ascii="Times-Roman" w:hAnsi="Times-Roman" w:cs="Times-Roman"/>
          <w:sz w:val="23"/>
          <w:szCs w:val="23"/>
        </w:rPr>
        <w:t>, Singapore</w:t>
      </w:r>
    </w:p>
    <w:p w14:paraId="280D099C" w14:textId="77777777" w:rsidR="00F45205" w:rsidRPr="0022227F"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Biostatistics Unit, Yong Loo Lin School of Medicine, National University of Singapore</w:t>
      </w:r>
      <w:r>
        <w:rPr>
          <w:rFonts w:ascii="Times-Roman" w:hAnsi="Times-Roman" w:cs="Times-Roman"/>
          <w:sz w:val="23"/>
          <w:szCs w:val="23"/>
        </w:rPr>
        <w:t xml:space="preserve"> (NUS)</w:t>
      </w:r>
      <w:r w:rsidRPr="0022227F">
        <w:rPr>
          <w:rFonts w:ascii="Times-Roman" w:hAnsi="Times-Roman" w:cs="Times-Roman"/>
          <w:sz w:val="23"/>
          <w:szCs w:val="23"/>
        </w:rPr>
        <w:t>, National University Health System</w:t>
      </w:r>
      <w:r>
        <w:rPr>
          <w:rFonts w:ascii="Times-Roman" w:hAnsi="Times-Roman" w:cs="Times-Roman"/>
          <w:sz w:val="23"/>
          <w:szCs w:val="23"/>
        </w:rPr>
        <w:t xml:space="preserve"> (NUHS)</w:t>
      </w:r>
      <w:r w:rsidRPr="0022227F">
        <w:rPr>
          <w:rFonts w:ascii="Times-Roman" w:hAnsi="Times-Roman" w:cs="Times-Roman"/>
          <w:sz w:val="23"/>
          <w:szCs w:val="23"/>
        </w:rPr>
        <w:t>, Singapore</w:t>
      </w:r>
    </w:p>
    <w:p w14:paraId="17365BEC" w14:textId="77777777" w:rsidR="00F45205" w:rsidRPr="00F141C1"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Singapore Institute for Clinical Sciences (SICS), Agency for Science, Technology and</w:t>
      </w:r>
      <w:r>
        <w:rPr>
          <w:rFonts w:ascii="Times-Roman" w:hAnsi="Times-Roman" w:cs="Times-Roman"/>
          <w:sz w:val="23"/>
          <w:szCs w:val="23"/>
        </w:rPr>
        <w:t xml:space="preserve"> </w:t>
      </w:r>
      <w:r w:rsidRPr="00F141C1">
        <w:rPr>
          <w:rFonts w:ascii="Times-Roman" w:hAnsi="Times-Roman" w:cs="Times-Roman"/>
          <w:sz w:val="23"/>
          <w:szCs w:val="23"/>
        </w:rPr>
        <w:t xml:space="preserve">Research (A*STAR), Singapore, </w:t>
      </w:r>
    </w:p>
    <w:p w14:paraId="1B7133B2" w14:textId="77777777" w:rsidR="00F45205" w:rsidRPr="0022227F"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Allergy service, Department of Paediatrics, KK Women’s and Children’s Hospital</w:t>
      </w:r>
      <w:r>
        <w:rPr>
          <w:rFonts w:ascii="Times-Roman" w:hAnsi="Times-Roman" w:cs="Times-Roman"/>
          <w:sz w:val="23"/>
          <w:szCs w:val="23"/>
        </w:rPr>
        <w:t xml:space="preserve"> </w:t>
      </w:r>
      <w:r w:rsidRPr="0022227F">
        <w:rPr>
          <w:rFonts w:ascii="Times-Roman" w:hAnsi="Times-Roman" w:cs="Times-Roman"/>
          <w:sz w:val="23"/>
          <w:szCs w:val="23"/>
        </w:rPr>
        <w:t>(KK</w:t>
      </w:r>
      <w:r>
        <w:rPr>
          <w:rFonts w:ascii="Times-Roman" w:hAnsi="Times-Roman" w:cs="Times-Roman"/>
          <w:sz w:val="23"/>
          <w:szCs w:val="23"/>
        </w:rPr>
        <w:t>WC</w:t>
      </w:r>
      <w:r w:rsidRPr="0022227F">
        <w:rPr>
          <w:rFonts w:ascii="Times-Roman" w:hAnsi="Times-Roman" w:cs="Times-Roman"/>
          <w:sz w:val="23"/>
          <w:szCs w:val="23"/>
        </w:rPr>
        <w:t xml:space="preserve">H), Singapore </w:t>
      </w:r>
    </w:p>
    <w:p w14:paraId="60D8E7AA" w14:textId="77777777" w:rsidR="00F45205" w:rsidRPr="008A0316" w:rsidRDefault="00F45205" w:rsidP="00F45205">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lang w:val="en-US"/>
        </w:rPr>
      </w:pPr>
      <w:r w:rsidRPr="0022227F">
        <w:rPr>
          <w:rFonts w:ascii="Times-Roman" w:hAnsi="Times-Roman" w:cs="Times-Roman"/>
          <w:sz w:val="23"/>
          <w:szCs w:val="23"/>
        </w:rPr>
        <w:t>Respiratory Service,</w:t>
      </w:r>
      <w:r>
        <w:rPr>
          <w:rFonts w:ascii="Times-Roman" w:hAnsi="Times-Roman" w:cs="Times-Roman"/>
          <w:sz w:val="23"/>
          <w:szCs w:val="23"/>
        </w:rPr>
        <w:t xml:space="preserve"> </w:t>
      </w:r>
      <w:r w:rsidRPr="0022227F">
        <w:rPr>
          <w:rFonts w:ascii="Times-Roman" w:hAnsi="Times-Roman" w:cs="Times-Roman"/>
          <w:sz w:val="23"/>
          <w:szCs w:val="23"/>
        </w:rPr>
        <w:t>Department of Paediatrics, KK Women’s and Children’s Hospital</w:t>
      </w:r>
      <w:r>
        <w:rPr>
          <w:rFonts w:ascii="Times-Roman" w:hAnsi="Times-Roman" w:cs="Times-Roman"/>
          <w:sz w:val="23"/>
          <w:szCs w:val="23"/>
        </w:rPr>
        <w:t xml:space="preserve"> </w:t>
      </w:r>
      <w:r w:rsidRPr="0022227F">
        <w:rPr>
          <w:rFonts w:ascii="Times-Roman" w:hAnsi="Times-Roman" w:cs="Times-Roman"/>
          <w:sz w:val="23"/>
          <w:szCs w:val="23"/>
        </w:rPr>
        <w:t>(KK</w:t>
      </w:r>
      <w:r>
        <w:rPr>
          <w:rFonts w:ascii="Times-Roman" w:hAnsi="Times-Roman" w:cs="Times-Roman"/>
          <w:sz w:val="23"/>
          <w:szCs w:val="23"/>
        </w:rPr>
        <w:t>WC</w:t>
      </w:r>
      <w:r w:rsidRPr="0022227F">
        <w:rPr>
          <w:rFonts w:ascii="Times-Roman" w:hAnsi="Times-Roman" w:cs="Times-Roman"/>
          <w:sz w:val="23"/>
          <w:szCs w:val="23"/>
        </w:rPr>
        <w:t>H),</w:t>
      </w:r>
      <w:r>
        <w:rPr>
          <w:rFonts w:ascii="Times-Roman" w:hAnsi="Times-Roman" w:cs="Times-Roman"/>
          <w:sz w:val="23"/>
          <w:szCs w:val="23"/>
        </w:rPr>
        <w:t xml:space="preserve"> Singapore </w:t>
      </w:r>
    </w:p>
    <w:p w14:paraId="7C3C40D7" w14:textId="77777777" w:rsidR="00F45205" w:rsidRPr="008A0316" w:rsidRDefault="00F45205" w:rsidP="00F45205">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partment of Endocrinology, </w:t>
      </w:r>
      <w:r w:rsidRPr="0022227F">
        <w:rPr>
          <w:rFonts w:ascii="Times-Roman" w:hAnsi="Times-Roman" w:cs="Times-Roman"/>
          <w:sz w:val="23"/>
          <w:szCs w:val="23"/>
        </w:rPr>
        <w:t>KK Women’s and Children’s Hospital</w:t>
      </w:r>
      <w:r>
        <w:rPr>
          <w:rFonts w:ascii="Times-Roman" w:hAnsi="Times-Roman" w:cs="Times-Roman"/>
          <w:sz w:val="23"/>
          <w:szCs w:val="23"/>
        </w:rPr>
        <w:t xml:space="preserve">, Singapore </w:t>
      </w:r>
    </w:p>
    <w:p w14:paraId="2E908160" w14:textId="2E25B81A" w:rsidR="00F45205" w:rsidRPr="0022227F" w:rsidRDefault="00F45205" w:rsidP="00F45205">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lang w:val="en-US"/>
        </w:rPr>
      </w:pPr>
      <w:r w:rsidRPr="0022227F">
        <w:rPr>
          <w:rFonts w:ascii="Times-Roman" w:hAnsi="Times-Roman" w:cs="Times-Roman"/>
          <w:sz w:val="23"/>
          <w:szCs w:val="23"/>
        </w:rPr>
        <w:t>Department of Maternal Fetal Medicine, KK Women’s and Children’s Hospital (KK</w:t>
      </w:r>
      <w:r>
        <w:rPr>
          <w:rFonts w:ascii="Times-Roman" w:hAnsi="Times-Roman" w:cs="Times-Roman"/>
          <w:sz w:val="23"/>
          <w:szCs w:val="23"/>
        </w:rPr>
        <w:t>WC</w:t>
      </w:r>
      <w:r w:rsidRPr="0022227F">
        <w:rPr>
          <w:rFonts w:ascii="Times-Roman" w:hAnsi="Times-Roman" w:cs="Times-Roman"/>
          <w:sz w:val="23"/>
          <w:szCs w:val="23"/>
        </w:rPr>
        <w:t>H), Singapore</w:t>
      </w:r>
    </w:p>
    <w:p w14:paraId="78C010B8" w14:textId="77777777" w:rsidR="00F45205" w:rsidRPr="00655E88"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NIHR Southampton Biomedical Research Centre, University of Southampton</w:t>
      </w:r>
      <w:r>
        <w:rPr>
          <w:rFonts w:ascii="Times-Roman" w:hAnsi="Times-Roman" w:cs="Times-Roman"/>
          <w:sz w:val="23"/>
          <w:szCs w:val="23"/>
        </w:rPr>
        <w:t xml:space="preserve"> </w:t>
      </w:r>
      <w:r w:rsidRPr="00655E88">
        <w:rPr>
          <w:rFonts w:ascii="Times-Roman" w:hAnsi="Times-Roman" w:cs="Times-Roman"/>
          <w:sz w:val="23"/>
          <w:szCs w:val="23"/>
        </w:rPr>
        <w:t>and University Hospital Southampton NHS Foundation Trust, SO16 6YD, Southampton,</w:t>
      </w:r>
      <w:r>
        <w:rPr>
          <w:rFonts w:ascii="Times-Roman" w:hAnsi="Times-Roman" w:cs="Times-Roman"/>
          <w:sz w:val="23"/>
          <w:szCs w:val="23"/>
        </w:rPr>
        <w:t xml:space="preserve"> </w:t>
      </w:r>
      <w:r w:rsidRPr="00655E88">
        <w:rPr>
          <w:rFonts w:ascii="Times-Roman" w:hAnsi="Times-Roman" w:cs="Times-Roman"/>
          <w:sz w:val="23"/>
          <w:szCs w:val="23"/>
        </w:rPr>
        <w:t xml:space="preserve">United Kingdom </w:t>
      </w:r>
    </w:p>
    <w:p w14:paraId="7B4E62AB" w14:textId="35091A53" w:rsidR="00F45205"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sidRPr="0022227F">
        <w:rPr>
          <w:rFonts w:ascii="Times-Roman" w:hAnsi="Times-Roman" w:cs="Times-Roman"/>
          <w:sz w:val="23"/>
          <w:szCs w:val="23"/>
        </w:rPr>
        <w:t>Medical Research Council Lifecourse Epidemiology Unit, SO16 6YD,</w:t>
      </w:r>
      <w:r>
        <w:rPr>
          <w:rFonts w:ascii="Times-Roman" w:hAnsi="Times-Roman" w:cs="Times-Roman"/>
          <w:sz w:val="23"/>
          <w:szCs w:val="23"/>
        </w:rPr>
        <w:t xml:space="preserve"> </w:t>
      </w:r>
      <w:r w:rsidRPr="0022227F">
        <w:rPr>
          <w:rFonts w:ascii="Times-Roman" w:hAnsi="Times-Roman" w:cs="Times-Roman"/>
          <w:sz w:val="23"/>
          <w:szCs w:val="23"/>
        </w:rPr>
        <w:t>Southampton, United Kingdom</w:t>
      </w:r>
    </w:p>
    <w:p w14:paraId="092C35D5" w14:textId="77777777" w:rsidR="00F45205" w:rsidRPr="0022227F" w:rsidRDefault="00F45205" w:rsidP="00F45205">
      <w:pPr>
        <w:pStyle w:val="ListParagraph"/>
        <w:numPr>
          <w:ilvl w:val="0"/>
          <w:numId w:val="5"/>
        </w:numPr>
        <w:autoSpaceDE w:val="0"/>
        <w:autoSpaceDN w:val="0"/>
        <w:adjustRightInd w:val="0"/>
        <w:spacing w:after="0" w:line="240" w:lineRule="auto"/>
        <w:jc w:val="both"/>
        <w:rPr>
          <w:rFonts w:ascii="Times-Roman" w:hAnsi="Times-Roman" w:cs="Times-Roman"/>
          <w:sz w:val="23"/>
          <w:szCs w:val="23"/>
        </w:rPr>
      </w:pPr>
      <w:r>
        <w:rPr>
          <w:rFonts w:ascii="Times-Roman" w:hAnsi="Times-Roman" w:cs="Times-Roman"/>
          <w:sz w:val="23"/>
          <w:szCs w:val="23"/>
        </w:rPr>
        <w:t>Health Services and Systems Research, Duke NUS Medical School, Singapore</w:t>
      </w:r>
    </w:p>
    <w:p w14:paraId="0019DBAA" w14:textId="77777777" w:rsidR="00F45205" w:rsidRPr="0022227F" w:rsidRDefault="00F45205" w:rsidP="00F45205">
      <w:pPr>
        <w:pStyle w:val="ListParagraph"/>
        <w:numPr>
          <w:ilvl w:val="0"/>
          <w:numId w:val="5"/>
        </w:numPr>
        <w:spacing w:after="0" w:line="240" w:lineRule="auto"/>
        <w:jc w:val="both"/>
        <w:rPr>
          <w:rFonts w:ascii="Times New Roman" w:hAnsi="Times New Roman" w:cs="Times New Roman"/>
          <w:sz w:val="24"/>
          <w:szCs w:val="24"/>
          <w:lang w:val="en-US"/>
        </w:rPr>
      </w:pPr>
      <w:r w:rsidRPr="0022227F">
        <w:rPr>
          <w:rFonts w:ascii="Times-Roman" w:hAnsi="Times-Roman" w:cs="Times-Roman"/>
          <w:sz w:val="23"/>
          <w:szCs w:val="23"/>
        </w:rPr>
        <w:t>Department of Obstetrics and Gynaecology, Yong Loo Lin School of Medicine, National University of Singapore</w:t>
      </w:r>
      <w:r>
        <w:rPr>
          <w:rFonts w:ascii="Times-Roman" w:hAnsi="Times-Roman" w:cs="Times-Roman"/>
          <w:sz w:val="23"/>
          <w:szCs w:val="23"/>
        </w:rPr>
        <w:t xml:space="preserve"> (NUS)</w:t>
      </w:r>
      <w:r w:rsidRPr="0022227F">
        <w:rPr>
          <w:rFonts w:ascii="Times-Roman" w:hAnsi="Times-Roman" w:cs="Times-Roman"/>
          <w:sz w:val="23"/>
          <w:szCs w:val="23"/>
        </w:rPr>
        <w:t>, National University Health System</w:t>
      </w:r>
      <w:r>
        <w:rPr>
          <w:rFonts w:ascii="Times-Roman" w:hAnsi="Times-Roman" w:cs="Times-Roman"/>
          <w:sz w:val="23"/>
          <w:szCs w:val="23"/>
        </w:rPr>
        <w:t xml:space="preserve"> (NUHS)</w:t>
      </w:r>
      <w:r w:rsidRPr="0022227F">
        <w:rPr>
          <w:rFonts w:ascii="Times-Roman" w:hAnsi="Times-Roman" w:cs="Times-Roman"/>
          <w:sz w:val="23"/>
          <w:szCs w:val="23"/>
        </w:rPr>
        <w:t>, Singapore</w:t>
      </w:r>
    </w:p>
    <w:p w14:paraId="7B0CAD78" w14:textId="75DE7B60" w:rsidR="00F45205" w:rsidRDefault="00F45205" w:rsidP="00F45205">
      <w:pPr>
        <w:rPr>
          <w:rFonts w:ascii="Times New Roman" w:hAnsi="Times New Roman" w:cs="Times New Roman"/>
          <w:sz w:val="24"/>
          <w:szCs w:val="24"/>
          <w:lang w:val="en-US"/>
        </w:rPr>
      </w:pPr>
      <w:r>
        <w:rPr>
          <w:rFonts w:ascii="Times New Roman" w:hAnsi="Times New Roman" w:cs="Times New Roman"/>
          <w:sz w:val="24"/>
          <w:szCs w:val="24"/>
          <w:lang w:val="en-US"/>
        </w:rPr>
        <w:t>*joint first authors</w:t>
      </w:r>
    </w:p>
    <w:p w14:paraId="5859E8C8" w14:textId="349BD4D0" w:rsidR="00207C03" w:rsidRPr="00AD2BA5" w:rsidRDefault="00207C03" w:rsidP="00207C03">
      <w:pPr>
        <w:jc w:val="both"/>
        <w:rPr>
          <w:rFonts w:ascii="Times-Bold" w:hAnsi="Times-Bold" w:cs="Times-Bold"/>
          <w:bCs/>
          <w:sz w:val="23"/>
          <w:szCs w:val="23"/>
        </w:rPr>
      </w:pPr>
      <w:r>
        <w:rPr>
          <w:rFonts w:ascii="Times New Roman" w:hAnsi="Times New Roman" w:cs="Times New Roman"/>
          <w:b/>
          <w:sz w:val="24"/>
          <w:szCs w:val="24"/>
          <w:lang w:val="en-US"/>
        </w:rPr>
        <w:t>R</w:t>
      </w:r>
      <w:r w:rsidRPr="0000640F">
        <w:rPr>
          <w:rFonts w:ascii="Times New Roman" w:hAnsi="Times New Roman" w:cs="Times New Roman"/>
          <w:b/>
          <w:sz w:val="24"/>
          <w:szCs w:val="24"/>
          <w:lang w:val="en-US"/>
        </w:rPr>
        <w:t>unning title:</w:t>
      </w:r>
      <w:r>
        <w:rPr>
          <w:rFonts w:ascii="Times New Roman" w:hAnsi="Times New Roman" w:cs="Times New Roman"/>
          <w:sz w:val="24"/>
          <w:szCs w:val="24"/>
          <w:lang w:val="en-US"/>
        </w:rPr>
        <w:t xml:space="preserve"> </w:t>
      </w:r>
      <w:r w:rsidRPr="00AD2BA5">
        <w:rPr>
          <w:rFonts w:ascii="Times-Bold" w:hAnsi="Times-Bold" w:cs="Times-Bold"/>
          <w:bCs/>
          <w:sz w:val="23"/>
          <w:szCs w:val="23"/>
        </w:rPr>
        <w:t>Childcare enrollment &amp; wheezing phenotypes</w:t>
      </w:r>
    </w:p>
    <w:p w14:paraId="34596A73" w14:textId="046397BD" w:rsidR="00855FF1" w:rsidRPr="00561DD2" w:rsidRDefault="00855FF1" w:rsidP="00207C03">
      <w:pPr>
        <w:jc w:val="both"/>
        <w:rPr>
          <w:rFonts w:ascii="Times-Bold" w:hAnsi="Times-Bold" w:cs="Times-Bold"/>
          <w:b/>
          <w:bCs/>
          <w:sz w:val="23"/>
          <w:szCs w:val="23"/>
        </w:rPr>
      </w:pPr>
      <w:r>
        <w:rPr>
          <w:rFonts w:ascii="Times-Bold" w:hAnsi="Times-Bold" w:cs="Times-Bold"/>
          <w:b/>
          <w:bCs/>
          <w:sz w:val="23"/>
          <w:szCs w:val="23"/>
        </w:rPr>
        <w:t xml:space="preserve">Keywords: </w:t>
      </w:r>
      <w:r w:rsidRPr="00AD2BA5">
        <w:rPr>
          <w:rFonts w:ascii="Times-Bold" w:hAnsi="Times-Bold" w:cs="Times-Bold"/>
          <w:bCs/>
          <w:sz w:val="23"/>
          <w:szCs w:val="23"/>
        </w:rPr>
        <w:t>Childcare, wheezing, house dust mite, asthma</w:t>
      </w:r>
      <w:r w:rsidR="00755B82">
        <w:rPr>
          <w:rFonts w:ascii="Times-Bold" w:hAnsi="Times-Bold" w:cs="Times-Bold"/>
          <w:bCs/>
          <w:sz w:val="23"/>
          <w:szCs w:val="23"/>
        </w:rPr>
        <w:t>, allergy</w:t>
      </w:r>
    </w:p>
    <w:p w14:paraId="3067D4F3" w14:textId="77777777" w:rsidR="00F45205" w:rsidRPr="00E61950" w:rsidRDefault="00F45205" w:rsidP="00F45205">
      <w:pPr>
        <w:pStyle w:val="Default"/>
      </w:pPr>
      <w:r w:rsidRPr="00E57437">
        <w:rPr>
          <w:b/>
          <w:lang w:val="en-SG"/>
        </w:rPr>
        <w:t xml:space="preserve">Corresponding </w:t>
      </w:r>
      <w:r w:rsidRPr="006305B6">
        <w:rPr>
          <w:b/>
          <w:lang w:val="en-SG"/>
        </w:rPr>
        <w:t>Author</w:t>
      </w:r>
      <w:r w:rsidRPr="006305B6">
        <w:rPr>
          <w:b/>
          <w:lang w:val="en-SG"/>
        </w:rPr>
        <w:tab/>
        <w:t>:</w:t>
      </w:r>
      <w:r w:rsidRPr="006305B6">
        <w:rPr>
          <w:lang w:val="en-SG"/>
        </w:rPr>
        <w:t xml:space="preserve"> </w:t>
      </w:r>
      <w:r w:rsidRPr="00E57437">
        <w:rPr>
          <w:lang w:val="en-SG"/>
        </w:rPr>
        <w:t>Dr Elizabeth</w:t>
      </w:r>
      <w:r w:rsidRPr="00E57437">
        <w:t xml:space="preserve"> Huiwen Tham</w:t>
      </w:r>
    </w:p>
    <w:p w14:paraId="1A61353D" w14:textId="77777777" w:rsidR="00F45205" w:rsidRPr="006305B6" w:rsidRDefault="00F45205" w:rsidP="00F45205">
      <w:pPr>
        <w:pStyle w:val="Default"/>
        <w:rPr>
          <w:lang w:val="en-SG"/>
        </w:rPr>
      </w:pPr>
      <w:r w:rsidRPr="006305B6">
        <w:rPr>
          <w:b/>
          <w:lang w:val="en-SG"/>
        </w:rPr>
        <w:t>Address</w:t>
      </w:r>
      <w:r w:rsidRPr="006305B6">
        <w:rPr>
          <w:b/>
          <w:lang w:val="en-SG"/>
        </w:rPr>
        <w:tab/>
      </w:r>
      <w:r>
        <w:rPr>
          <w:b/>
          <w:lang w:val="en-SG"/>
        </w:rPr>
        <w:tab/>
      </w:r>
      <w:r>
        <w:rPr>
          <w:b/>
          <w:lang w:val="en-SG"/>
        </w:rPr>
        <w:tab/>
      </w:r>
      <w:r w:rsidRPr="006305B6">
        <w:rPr>
          <w:b/>
          <w:lang w:val="en-SG"/>
        </w:rPr>
        <w:t>:</w:t>
      </w:r>
      <w:r w:rsidRPr="006305B6">
        <w:rPr>
          <w:lang w:val="en-SG"/>
        </w:rPr>
        <w:t xml:space="preserve"> </w:t>
      </w:r>
      <w:r w:rsidRPr="00E57437">
        <w:t>Department of Paediatrics</w:t>
      </w:r>
    </w:p>
    <w:p w14:paraId="1E44192A" w14:textId="77777777" w:rsidR="00F45205" w:rsidRPr="00E57437" w:rsidRDefault="00F45205" w:rsidP="00F45205">
      <w:pPr>
        <w:pStyle w:val="Default"/>
        <w:ind w:left="2880"/>
      </w:pPr>
      <w:r w:rsidRPr="00E57437">
        <w:t>Yong Loo Lin School of Medicine</w:t>
      </w:r>
    </w:p>
    <w:p w14:paraId="358615FB" w14:textId="77777777" w:rsidR="00F45205" w:rsidRPr="00E57437" w:rsidRDefault="00F45205" w:rsidP="00F45205">
      <w:pPr>
        <w:pStyle w:val="Default"/>
        <w:ind w:left="2880"/>
      </w:pPr>
      <w:r w:rsidRPr="00E57437">
        <w:t>National University of Singapore</w:t>
      </w:r>
    </w:p>
    <w:p w14:paraId="74062116" w14:textId="77777777" w:rsidR="00F45205" w:rsidRPr="006305B6" w:rsidRDefault="00F45205" w:rsidP="00F45205">
      <w:pPr>
        <w:spacing w:after="0" w:line="240" w:lineRule="auto"/>
        <w:ind w:left="2160" w:firstLine="720"/>
        <w:rPr>
          <w:rFonts w:ascii="Times New Roman" w:hAnsi="Times New Roman" w:cs="Times New Roman"/>
          <w:sz w:val="24"/>
          <w:szCs w:val="24"/>
        </w:rPr>
      </w:pPr>
      <w:r w:rsidRPr="00E57437">
        <w:rPr>
          <w:rFonts w:ascii="Times New Roman" w:hAnsi="Times New Roman"/>
          <w:sz w:val="24"/>
        </w:rPr>
        <w:t>1E Kent Ridge Road</w:t>
      </w:r>
    </w:p>
    <w:p w14:paraId="2A304034" w14:textId="77777777" w:rsidR="00F45205" w:rsidRPr="006305B6" w:rsidRDefault="00F45205" w:rsidP="00F45205">
      <w:pPr>
        <w:spacing w:after="0" w:line="240" w:lineRule="auto"/>
        <w:ind w:left="2160" w:firstLine="720"/>
        <w:rPr>
          <w:rFonts w:ascii="Times New Roman" w:hAnsi="Times New Roman" w:cs="Times New Roman"/>
          <w:sz w:val="24"/>
          <w:szCs w:val="24"/>
        </w:rPr>
      </w:pPr>
      <w:r w:rsidRPr="00E57437">
        <w:rPr>
          <w:rFonts w:ascii="Times New Roman" w:hAnsi="Times New Roman"/>
          <w:sz w:val="24"/>
        </w:rPr>
        <w:t>Level 12 NUHS Tower Block</w:t>
      </w:r>
    </w:p>
    <w:p w14:paraId="181BE46F" w14:textId="77777777" w:rsidR="00F45205" w:rsidRPr="00E57437" w:rsidRDefault="00F45205" w:rsidP="00F45205">
      <w:pPr>
        <w:spacing w:after="0" w:line="240" w:lineRule="auto"/>
        <w:ind w:left="2160" w:firstLine="720"/>
        <w:rPr>
          <w:rFonts w:ascii="Times New Roman" w:hAnsi="Times New Roman"/>
          <w:sz w:val="24"/>
        </w:rPr>
      </w:pPr>
      <w:r w:rsidRPr="00E57437">
        <w:rPr>
          <w:rFonts w:ascii="Times New Roman" w:hAnsi="Times New Roman"/>
          <w:sz w:val="24"/>
        </w:rPr>
        <w:t>Singapore 119228</w:t>
      </w:r>
    </w:p>
    <w:p w14:paraId="71048B22" w14:textId="77777777" w:rsidR="00F45205" w:rsidRDefault="00F45205" w:rsidP="00F45205">
      <w:pPr>
        <w:spacing w:after="0" w:line="480" w:lineRule="auto"/>
        <w:rPr>
          <w:rFonts w:ascii="Times New Roman" w:hAnsi="Times New Roman" w:cs="Times New Roman"/>
          <w:b/>
          <w:sz w:val="24"/>
          <w:szCs w:val="24"/>
          <w:lang w:val="en-US"/>
        </w:rPr>
      </w:pPr>
      <w:r w:rsidRPr="00E61950">
        <w:rPr>
          <w:rFonts w:ascii="Times New Roman" w:hAnsi="Times New Roman" w:cs="Times New Roman"/>
          <w:b/>
          <w:sz w:val="24"/>
          <w:szCs w:val="24"/>
        </w:rPr>
        <w:t>Email Address</w:t>
      </w:r>
      <w:r w:rsidRPr="00E61950">
        <w:rPr>
          <w:rFonts w:ascii="Times New Roman" w:hAnsi="Times New Roman" w:cs="Times New Roman"/>
          <w:b/>
          <w:sz w:val="24"/>
          <w:szCs w:val="24"/>
        </w:rPr>
        <w:tab/>
      </w:r>
      <w:r w:rsidRPr="00E61950">
        <w:rPr>
          <w:rFonts w:ascii="Times New Roman" w:hAnsi="Times New Roman" w:cs="Times New Roman"/>
          <w:b/>
          <w:sz w:val="24"/>
          <w:szCs w:val="24"/>
        </w:rPr>
        <w:tab/>
      </w:r>
      <w:r w:rsidRPr="00E61950">
        <w:rPr>
          <w:rFonts w:ascii="Times New Roman" w:hAnsi="Times New Roman" w:cs="Times New Roman"/>
          <w:sz w:val="24"/>
          <w:szCs w:val="24"/>
        </w:rPr>
        <w:t>: elizabeth_tham@nuhs.edu.sg</w:t>
      </w:r>
    </w:p>
    <w:bookmarkEnd w:id="0"/>
    <w:p w14:paraId="05458981" w14:textId="12601BFE" w:rsidR="00561DD2" w:rsidRPr="00191960" w:rsidRDefault="00561DD2" w:rsidP="00561DD2">
      <w:pPr>
        <w:shd w:val="clear" w:color="auto" w:fill="FFFFFF"/>
        <w:spacing w:after="0" w:line="240" w:lineRule="auto"/>
        <w:jc w:val="both"/>
        <w:rPr>
          <w:rFonts w:ascii="Times New Roman" w:hAnsi="Times New Roman"/>
          <w:color w:val="000000"/>
          <w:sz w:val="24"/>
        </w:rPr>
      </w:pPr>
      <w:r w:rsidRPr="00163AB4">
        <w:rPr>
          <w:rFonts w:ascii="Times New Roman" w:hAnsi="Times New Roman" w:cs="Times New Roman"/>
          <w:b/>
          <w:color w:val="000000"/>
          <w:sz w:val="24"/>
          <w:szCs w:val="24"/>
        </w:rPr>
        <w:t>Word Count</w:t>
      </w:r>
      <w:r w:rsidRPr="00163AB4">
        <w:rPr>
          <w:rFonts w:ascii="Times New Roman" w:hAnsi="Times New Roman" w:cs="Times New Roman"/>
          <w:b/>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BC632B" w:rsidRPr="00BC632B">
        <w:rPr>
          <w:rFonts w:ascii="Times New Roman" w:hAnsi="Times New Roman" w:cs="Times New Roman"/>
          <w:color w:val="000000"/>
          <w:sz w:val="24"/>
          <w:szCs w:val="24"/>
        </w:rPr>
        <w:t>: 1304</w:t>
      </w:r>
    </w:p>
    <w:p w14:paraId="57B8CDCA" w14:textId="7EC928D8" w:rsidR="00561DD2" w:rsidRPr="00E57437" w:rsidRDefault="00561DD2" w:rsidP="00561DD2">
      <w:pPr>
        <w:shd w:val="clear" w:color="auto" w:fill="FFFFFF"/>
        <w:spacing w:after="0" w:line="240" w:lineRule="auto"/>
        <w:jc w:val="both"/>
        <w:rPr>
          <w:rFonts w:ascii="Times New Roman" w:hAnsi="Times New Roman"/>
          <w:color w:val="000000"/>
          <w:sz w:val="24"/>
        </w:rPr>
      </w:pPr>
      <w:r w:rsidRPr="00E57437">
        <w:rPr>
          <w:rFonts w:ascii="Times New Roman" w:hAnsi="Times New Roman"/>
          <w:b/>
          <w:color w:val="000000"/>
          <w:sz w:val="24"/>
        </w:rPr>
        <w:t xml:space="preserve">Number of </w:t>
      </w:r>
      <w:r w:rsidRPr="006A45B2">
        <w:rPr>
          <w:rFonts w:ascii="Times New Roman" w:hAnsi="Times New Roman" w:cs="Times New Roman"/>
          <w:b/>
          <w:color w:val="000000"/>
          <w:sz w:val="24"/>
          <w:szCs w:val="24"/>
        </w:rPr>
        <w:t>Tables</w:t>
      </w:r>
      <w:r w:rsidRPr="006A45B2">
        <w:rPr>
          <w:rFonts w:ascii="Times New Roman" w:hAnsi="Times New Roman" w:cs="Times New Roman"/>
          <w:b/>
          <w:color w:val="000000"/>
          <w:sz w:val="24"/>
          <w:szCs w:val="24"/>
        </w:rPr>
        <w:tab/>
      </w:r>
      <w:r w:rsidRPr="006A45B2">
        <w:rPr>
          <w:rFonts w:ascii="Times New Roman" w:hAnsi="Times New Roman" w:cs="Times New Roman"/>
          <w:b/>
          <w:color w:val="000000"/>
          <w:sz w:val="24"/>
          <w:szCs w:val="24"/>
        </w:rPr>
        <w:tab/>
      </w:r>
      <w:r w:rsidRPr="00E57437">
        <w:rPr>
          <w:rFonts w:ascii="Times New Roman" w:hAnsi="Times New Roman"/>
          <w:b/>
          <w:color w:val="000000"/>
          <w:sz w:val="24"/>
        </w:rPr>
        <w:t>:</w:t>
      </w:r>
      <w:r w:rsidRPr="00E57437">
        <w:rPr>
          <w:rFonts w:ascii="Times New Roman" w:hAnsi="Times New Roman"/>
          <w:color w:val="000000"/>
          <w:sz w:val="24"/>
        </w:rPr>
        <w:t xml:space="preserve"> </w:t>
      </w:r>
      <w:r w:rsidR="00BD02C8">
        <w:rPr>
          <w:rFonts w:ascii="Times New Roman" w:hAnsi="Times New Roman"/>
          <w:color w:val="000000"/>
          <w:sz w:val="24"/>
        </w:rPr>
        <w:t>3 main tables + 1 supplementary table</w:t>
      </w:r>
    </w:p>
    <w:p w14:paraId="4AF7EB16" w14:textId="58530AAD" w:rsidR="00561DD2" w:rsidRDefault="00561DD2" w:rsidP="00207C03">
      <w:pPr>
        <w:shd w:val="clear" w:color="auto" w:fill="FFFFFF"/>
        <w:spacing w:after="0" w:line="240" w:lineRule="auto"/>
        <w:jc w:val="both"/>
        <w:rPr>
          <w:rFonts w:ascii="Times New Roman" w:hAnsi="Times New Roman" w:cs="Times New Roman"/>
          <w:color w:val="000000"/>
          <w:sz w:val="24"/>
          <w:szCs w:val="24"/>
        </w:rPr>
      </w:pPr>
      <w:r w:rsidRPr="003D5B72">
        <w:rPr>
          <w:rFonts w:ascii="Times New Roman" w:hAnsi="Times New Roman" w:cs="Times New Roman"/>
          <w:b/>
          <w:color w:val="000000"/>
          <w:sz w:val="24"/>
          <w:szCs w:val="24"/>
        </w:rPr>
        <w:t>Number of Figures</w:t>
      </w:r>
      <w:r w:rsidRPr="003D5B72">
        <w:rPr>
          <w:rFonts w:ascii="Times New Roman" w:hAnsi="Times New Roman" w:cs="Times New Roman"/>
          <w:b/>
          <w:color w:val="000000"/>
          <w:sz w:val="24"/>
          <w:szCs w:val="24"/>
        </w:rPr>
        <w:tab/>
      </w:r>
      <w:r w:rsidRPr="003D5B72">
        <w:rPr>
          <w:rFonts w:ascii="Times New Roman" w:hAnsi="Times New Roman" w:cs="Times New Roman"/>
          <w:b/>
          <w:color w:val="000000"/>
          <w:sz w:val="24"/>
          <w:szCs w:val="24"/>
        </w:rPr>
        <w:tab/>
        <w:t>:</w:t>
      </w:r>
      <w:r w:rsidRPr="003D5B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0</w:t>
      </w:r>
    </w:p>
    <w:p w14:paraId="04CD683E" w14:textId="50AB6563" w:rsidR="00207C03" w:rsidRDefault="00207C03" w:rsidP="00207C03">
      <w:pPr>
        <w:shd w:val="clear" w:color="auto" w:fill="FFFFFF"/>
        <w:spacing w:after="0" w:line="240" w:lineRule="auto"/>
        <w:jc w:val="both"/>
        <w:rPr>
          <w:rFonts w:ascii="Times New Roman" w:hAnsi="Times New Roman" w:cs="Times New Roman"/>
          <w:color w:val="000000"/>
          <w:sz w:val="24"/>
          <w:szCs w:val="24"/>
        </w:rPr>
      </w:pPr>
    </w:p>
    <w:p w14:paraId="5A5D606E" w14:textId="5702B09C" w:rsidR="00207C03" w:rsidRPr="00207C03" w:rsidRDefault="00207C03" w:rsidP="00207C03">
      <w:pPr>
        <w:shd w:val="clear" w:color="auto" w:fill="FFFFFF"/>
        <w:spacing w:after="0" w:line="240" w:lineRule="auto"/>
        <w:jc w:val="both"/>
        <w:rPr>
          <w:rFonts w:ascii="Times New Roman" w:hAnsi="Times New Roman" w:cs="Times New Roman"/>
          <w:color w:val="000000"/>
          <w:sz w:val="24"/>
          <w:szCs w:val="24"/>
        </w:rPr>
      </w:pPr>
      <w:r w:rsidRPr="0011013D">
        <w:rPr>
          <w:rFonts w:ascii="Times New Roman" w:hAnsi="Times New Roman" w:cs="Times New Roman"/>
          <w:b/>
          <w:color w:val="000000"/>
          <w:sz w:val="24"/>
          <w:szCs w:val="24"/>
        </w:rPr>
        <w:t>Electronic repository</w:t>
      </w:r>
      <w:r>
        <w:rPr>
          <w:rFonts w:ascii="Times New Roman" w:hAnsi="Times New Roman" w:cs="Times New Roman"/>
          <w:color w:val="000000"/>
          <w:sz w:val="24"/>
          <w:szCs w:val="24"/>
        </w:rPr>
        <w:t>: Supplementary Table 1</w:t>
      </w:r>
      <w:r w:rsidR="00F71A4A">
        <w:rPr>
          <w:rFonts w:ascii="Times New Roman" w:hAnsi="Times New Roman" w:cs="Times New Roman"/>
          <w:color w:val="000000"/>
          <w:sz w:val="24"/>
          <w:szCs w:val="24"/>
        </w:rPr>
        <w:t xml:space="preserve"> and Supplementary Material – GUSTO </w:t>
      </w:r>
      <w:r w:rsidR="00C123C9">
        <w:rPr>
          <w:rFonts w:ascii="Times New Roman" w:hAnsi="Times New Roman" w:cs="Times New Roman"/>
          <w:color w:val="000000"/>
          <w:sz w:val="24"/>
          <w:szCs w:val="24"/>
        </w:rPr>
        <w:t xml:space="preserve">Cohort </w:t>
      </w:r>
      <w:r w:rsidR="00F71A4A">
        <w:rPr>
          <w:rFonts w:ascii="Times New Roman" w:hAnsi="Times New Roman" w:cs="Times New Roman"/>
          <w:color w:val="000000"/>
          <w:sz w:val="24"/>
          <w:szCs w:val="24"/>
        </w:rPr>
        <w:t>methodology</w:t>
      </w:r>
    </w:p>
    <w:p w14:paraId="72D69D4A" w14:textId="45190C10" w:rsidR="00561DD2" w:rsidRDefault="00561DD2" w:rsidP="00F45205"/>
    <w:p w14:paraId="6CF09774" w14:textId="1C9AAA42" w:rsidR="00207C03" w:rsidRDefault="00597B3A" w:rsidP="00F45205">
      <w:r>
        <w:rPr>
          <w:rFonts w:ascii="Times New Roman" w:hAnsi="Times New Roman" w:cs="Times New Roman"/>
          <w:b/>
          <w:bCs/>
          <w:color w:val="000000"/>
          <w:sz w:val="24"/>
          <w:szCs w:val="24"/>
          <w:lang w:val="en-US"/>
        </w:rPr>
        <w:t xml:space="preserve">Trial Registration: </w:t>
      </w:r>
      <w:r>
        <w:rPr>
          <w:rFonts w:ascii="Times New Roman" w:hAnsi="Times New Roman" w:cs="Times New Roman"/>
          <w:color w:val="333333"/>
          <w:sz w:val="24"/>
          <w:szCs w:val="24"/>
          <w:lang w:val="en-US"/>
        </w:rPr>
        <w:t xml:space="preserve">NCT01174875 </w:t>
      </w:r>
      <w:r>
        <w:rPr>
          <w:rFonts w:ascii="Times New Roman" w:hAnsi="Times New Roman" w:cs="Times New Roman"/>
          <w:color w:val="000000"/>
          <w:sz w:val="24"/>
          <w:szCs w:val="24"/>
          <w:lang w:val="en-US"/>
        </w:rPr>
        <w:t>Registered 1 July 2010, retrospectively registered</w:t>
      </w:r>
    </w:p>
    <w:p w14:paraId="6D4EA430" w14:textId="77777777" w:rsidR="00C14466" w:rsidRDefault="00C14466" w:rsidP="00C14466">
      <w:pPr>
        <w:spacing w:after="0" w:line="480" w:lineRule="auto"/>
        <w:jc w:val="both"/>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lastRenderedPageBreak/>
        <w:t>Conflict of Interest Statement</w:t>
      </w:r>
    </w:p>
    <w:p w14:paraId="7CFDB4A1" w14:textId="77777777" w:rsidR="00C14466" w:rsidRPr="002D0B07" w:rsidRDefault="00C14466" w:rsidP="00C14466">
      <w:pPr>
        <w:spacing w:after="0" w:line="480" w:lineRule="auto"/>
        <w:jc w:val="both"/>
        <w:rPr>
          <w:rFonts w:ascii="Times New Roman" w:eastAsiaTheme="minorHAnsi" w:hAnsi="Times New Roman" w:cs="Times New Roman"/>
          <w:sz w:val="24"/>
          <w:szCs w:val="24"/>
          <w:lang w:eastAsia="en-US"/>
        </w:rPr>
      </w:pPr>
      <w:r w:rsidRPr="002D0B07">
        <w:rPr>
          <w:rFonts w:ascii="Times New Roman" w:eastAsiaTheme="minorHAnsi" w:hAnsi="Times New Roman" w:cs="Times New Roman"/>
          <w:sz w:val="24"/>
          <w:szCs w:val="24"/>
          <w:lang w:eastAsia="en-US"/>
        </w:rPr>
        <w:t>Chong YS has received reimbursement for speaking at conferences sponsored by Abbott Nutrition, Nestle, and Danone. Godfrey KM has received reimbursement for speaking at conferences sponsored by Nestle and Shek LP has received reimbursement for speaking at conferences sponsored by Danone and Nestle and consulting for Mead Johnson and Nestle.</w:t>
      </w:r>
    </w:p>
    <w:p w14:paraId="2C07739C" w14:textId="2FF47D9C" w:rsidR="00C14466" w:rsidRDefault="00C14466" w:rsidP="00C14466">
      <w:pPr>
        <w:spacing w:after="0" w:line="480" w:lineRule="auto"/>
        <w:jc w:val="both"/>
        <w:rPr>
          <w:rFonts w:ascii="Times New Roman" w:eastAsiaTheme="minorHAnsi" w:hAnsi="Times New Roman" w:cs="Times New Roman"/>
          <w:sz w:val="24"/>
          <w:szCs w:val="24"/>
          <w:lang w:eastAsia="en-US"/>
        </w:rPr>
      </w:pPr>
      <w:r w:rsidRPr="002D0B07">
        <w:rPr>
          <w:rFonts w:ascii="Times New Roman" w:eastAsiaTheme="minorHAnsi" w:hAnsi="Times New Roman" w:cs="Times New Roman"/>
          <w:sz w:val="24"/>
          <w:szCs w:val="24"/>
          <w:lang w:eastAsia="en-US"/>
        </w:rPr>
        <w:t>Godfrey KM, Chong YS are part of an academic consortium that has received research funding from Abbot Nutrition, Nestle and Danone. Shek LP has received research funding from Danone.</w:t>
      </w:r>
    </w:p>
    <w:p w14:paraId="51839DBE" w14:textId="77777777" w:rsidR="00C14466" w:rsidRPr="002D0B07" w:rsidRDefault="00C14466" w:rsidP="00C14466">
      <w:pPr>
        <w:spacing w:after="0" w:line="480" w:lineRule="auto"/>
        <w:jc w:val="both"/>
        <w:rPr>
          <w:rFonts w:ascii="Times New Roman" w:eastAsiaTheme="minorHAnsi" w:hAnsi="Times New Roman" w:cs="Times New Roman"/>
          <w:sz w:val="24"/>
          <w:szCs w:val="24"/>
          <w:lang w:eastAsia="en-US"/>
        </w:rPr>
      </w:pPr>
    </w:p>
    <w:p w14:paraId="37E522C5" w14:textId="77777777" w:rsidR="003567CC" w:rsidRPr="006B607F" w:rsidRDefault="003567CC" w:rsidP="003567CC">
      <w:pPr>
        <w:spacing w:after="0" w:line="480" w:lineRule="auto"/>
        <w:jc w:val="both"/>
        <w:rPr>
          <w:rFonts w:ascii="Times New Roman" w:hAnsi="Times New Roman" w:cs="Times New Roman"/>
          <w:b/>
          <w:sz w:val="24"/>
          <w:szCs w:val="24"/>
        </w:rPr>
      </w:pPr>
      <w:r w:rsidRPr="006B607F">
        <w:rPr>
          <w:rFonts w:ascii="Times New Roman" w:hAnsi="Times New Roman" w:cs="Times New Roman"/>
          <w:b/>
          <w:sz w:val="24"/>
          <w:szCs w:val="24"/>
        </w:rPr>
        <w:t>Sources of Funding</w:t>
      </w:r>
    </w:p>
    <w:p w14:paraId="6C73B62E" w14:textId="77777777" w:rsidR="003567CC" w:rsidRDefault="003567CC" w:rsidP="003567CC">
      <w:pPr>
        <w:spacing w:after="0" w:line="480" w:lineRule="auto"/>
        <w:jc w:val="both"/>
        <w:rPr>
          <w:rFonts w:ascii="Times New Roman" w:hAnsi="Times New Roman" w:cs="Times New Roman"/>
          <w:sz w:val="24"/>
          <w:szCs w:val="24"/>
        </w:rPr>
      </w:pPr>
      <w:r w:rsidRPr="00C32E4F">
        <w:rPr>
          <w:rFonts w:ascii="Times New Roman" w:hAnsi="Times New Roman" w:cs="Times New Roman"/>
          <w:sz w:val="24"/>
          <w:szCs w:val="24"/>
        </w:rPr>
        <w:t xml:space="preserve">This research is supported by the Singapore National Research Foundation under its Translational and Clinical Research (TCR) Flagship Program and administered by the Singapore Ministry of Health’s National Medical Research Council (NMRC), Singapore—NMRC/TCR/004-NUS/2008; NMRC/TCR/012-NUHS/ 2014. Additional funding is provided by the Singapore Institute for Clinical Sciences, Agency for Science Technology and Research (A*STAR), Singapore. </w:t>
      </w:r>
      <w:r>
        <w:rPr>
          <w:rFonts w:ascii="Times New Roman" w:hAnsi="Times New Roman" w:cs="Times New Roman"/>
          <w:sz w:val="24"/>
        </w:rPr>
        <w:t>Tham EH is supported by the National Medical Research Council (NMRC) Research Training Fellowship grant [MH 095:003\008-225] from NMRC, Singapore</w:t>
      </w:r>
      <w:r>
        <w:rPr>
          <w:rFonts w:ascii="Times New Roman" w:hAnsi="Times New Roman" w:cs="Times New Roman"/>
          <w:sz w:val="24"/>
          <w:szCs w:val="24"/>
        </w:rPr>
        <w:t xml:space="preserve">. </w:t>
      </w:r>
      <w:r w:rsidRPr="00C32E4F">
        <w:rPr>
          <w:rFonts w:ascii="Times New Roman" w:hAnsi="Times New Roman" w:cs="Times New Roman"/>
          <w:sz w:val="24"/>
          <w:szCs w:val="24"/>
        </w:rPr>
        <w:t>K.M</w:t>
      </w:r>
      <w:r>
        <w:rPr>
          <w:rFonts w:ascii="Times New Roman" w:hAnsi="Times New Roman" w:cs="Times New Roman"/>
          <w:sz w:val="24"/>
          <w:szCs w:val="24"/>
        </w:rPr>
        <w:t xml:space="preserve"> </w:t>
      </w:r>
      <w:r w:rsidRPr="00C32E4F">
        <w:rPr>
          <w:rFonts w:ascii="Times New Roman" w:hAnsi="Times New Roman" w:cs="Times New Roman"/>
          <w:sz w:val="24"/>
          <w:szCs w:val="24"/>
        </w:rPr>
        <w:t>G</w:t>
      </w:r>
      <w:r>
        <w:rPr>
          <w:rFonts w:ascii="Times New Roman" w:hAnsi="Times New Roman" w:cs="Times New Roman"/>
          <w:sz w:val="24"/>
          <w:szCs w:val="24"/>
        </w:rPr>
        <w:t>odfrey</w:t>
      </w:r>
      <w:r w:rsidRPr="00C32E4F">
        <w:rPr>
          <w:rFonts w:ascii="Times New Roman" w:hAnsi="Times New Roman" w:cs="Times New Roman"/>
          <w:sz w:val="24"/>
          <w:szCs w:val="24"/>
        </w:rPr>
        <w:t xml:space="preserve"> is supported by the National Institute for Health Research through the NIHR Southampton Biomedical Research Centre and by the European Union’s Seventh Framework Program (FP7/2007–2013), projects EarlyNutrition and ODIN under grant agreement numbers 289346 and 613977.</w:t>
      </w:r>
    </w:p>
    <w:p w14:paraId="2E210204" w14:textId="77777777" w:rsidR="003567CC" w:rsidRDefault="003567CC" w:rsidP="003567CC">
      <w:pPr>
        <w:spacing w:after="0" w:line="480" w:lineRule="auto"/>
        <w:rPr>
          <w:rFonts w:ascii="Times New Roman" w:hAnsi="Times New Roman" w:cs="Times New Roman"/>
          <w:sz w:val="24"/>
          <w:szCs w:val="24"/>
        </w:rPr>
      </w:pPr>
    </w:p>
    <w:p w14:paraId="41421265" w14:textId="307F1D93" w:rsidR="00207C03" w:rsidRDefault="00207C03" w:rsidP="00F45205"/>
    <w:p w14:paraId="179E4C0C" w14:textId="44D4A93A" w:rsidR="003567CC" w:rsidRDefault="003567CC" w:rsidP="00F45205"/>
    <w:p w14:paraId="2D6CFCB9" w14:textId="0415B3B6" w:rsidR="003567CC" w:rsidRDefault="003567CC" w:rsidP="00F45205"/>
    <w:p w14:paraId="4F9C023E" w14:textId="64D2AA8C" w:rsidR="003567CC" w:rsidRDefault="003567CC" w:rsidP="00F45205"/>
    <w:p w14:paraId="2A7DB4CD" w14:textId="31E545E1" w:rsidR="0054635C" w:rsidRPr="0005725F" w:rsidRDefault="00550223" w:rsidP="00985527">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o the Editor</w:t>
      </w:r>
    </w:p>
    <w:p w14:paraId="6157FF0C" w14:textId="3A4C98F1" w:rsidR="00B23140" w:rsidRDefault="00444CEF" w:rsidP="00444CEF">
      <w:pPr>
        <w:spacing w:after="0" w:line="48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0"/>
          <w:lang w:eastAsia="en-SG"/>
        </w:rPr>
        <w:t xml:space="preserve">The “hygiene hypothesis” proposes that </w:t>
      </w:r>
      <w:r>
        <w:rPr>
          <w:rFonts w:ascii="Times New Roman" w:hAnsi="Times New Roman" w:cs="Times New Roman"/>
          <w:sz w:val="24"/>
          <w:szCs w:val="24"/>
        </w:rPr>
        <w:t xml:space="preserve">microbial exposures in early life - such as a farming lifestyle, early childcare attendance, older siblings and pet ownership </w:t>
      </w:r>
      <w:r w:rsidR="00D66B71">
        <w:rPr>
          <w:rFonts w:ascii="Times New Roman" w:hAnsi="Times New Roman" w:cs="Times New Roman"/>
          <w:sz w:val="24"/>
          <w:szCs w:val="24"/>
          <w:lang w:val="en-US"/>
        </w:rPr>
        <w:t>protect</w:t>
      </w:r>
      <w:r>
        <w:rPr>
          <w:rFonts w:ascii="Times New Roman" w:hAnsi="Times New Roman" w:cs="Times New Roman"/>
          <w:sz w:val="24"/>
          <w:szCs w:val="24"/>
          <w:lang w:val="en-US"/>
        </w:rPr>
        <w:t xml:space="preserve"> against atopy by maintaining a </w:t>
      </w:r>
      <w:r w:rsidR="00601036">
        <w:rPr>
          <w:rFonts w:ascii="Times New Roman" w:hAnsi="Times New Roman" w:cs="Times New Roman"/>
          <w:sz w:val="24"/>
          <w:szCs w:val="24"/>
          <w:lang w:val="en-US"/>
        </w:rPr>
        <w:t>balanced</w:t>
      </w:r>
      <w:r>
        <w:rPr>
          <w:rFonts w:ascii="Times New Roman" w:hAnsi="Times New Roman" w:cs="Times New Roman"/>
          <w:sz w:val="24"/>
          <w:szCs w:val="24"/>
          <w:lang w:val="en-US"/>
        </w:rPr>
        <w:t xml:space="preserve"> Th1/Th2 immune cytokine milieu.</w:t>
      </w:r>
      <w:r w:rsidR="002410CA">
        <w:rPr>
          <w:rFonts w:ascii="Times New Roman" w:hAnsi="Times New Roman" w:cs="Times New Roman"/>
          <w:sz w:val="24"/>
          <w:szCs w:val="24"/>
          <w:lang w:val="en-US"/>
        </w:rPr>
        <w:fldChar w:fldCharType="begin">
          <w:fldData xml:space="preserve">PEVuZE5vdGU+PENpdGU+PEF1dGhvcj5CYWxsPC9BdXRob3I+PFllYXI+MjAwMDwvWWVhcj48UmVj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UzOC00MzwvcGFnZXM+PHZvbHVtZT4zNDM8L3ZvbHVtZT48bnVtYmVyPjg8L251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=
</w:fldData>
        </w:fldChar>
      </w:r>
      <w:r w:rsidR="00AF25A4">
        <w:rPr>
          <w:rFonts w:ascii="Times New Roman" w:hAnsi="Times New Roman" w:cs="Times New Roman"/>
          <w:sz w:val="24"/>
          <w:szCs w:val="24"/>
          <w:lang w:val="en-US"/>
        </w:rPr>
        <w:instrText xml:space="preserve"> ADDIN EN.CITE </w:instrText>
      </w:r>
      <w:r w:rsidR="00AF25A4">
        <w:rPr>
          <w:rFonts w:ascii="Times New Roman" w:hAnsi="Times New Roman" w:cs="Times New Roman"/>
          <w:sz w:val="24"/>
          <w:szCs w:val="24"/>
          <w:lang w:val="en-US"/>
        </w:rPr>
        <w:fldChar w:fldCharType="begin">
          <w:fldData xml:space="preserve">PEVuZE5vdGU+PENpdGU+PEF1dGhvcj5CYWxsPC9BdXRob3I+PFllYXI+MjAwMDwvWWVhcj48UmVj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UzOC00MzwvcGFnZXM+PHZvbHVtZT4zNDM8L3ZvbHVtZT48bnVtYmVyPjg8L251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=
</w:fldData>
        </w:fldChar>
      </w:r>
      <w:r w:rsidR="00AF25A4">
        <w:rPr>
          <w:rFonts w:ascii="Times New Roman" w:hAnsi="Times New Roman" w:cs="Times New Roman"/>
          <w:sz w:val="24"/>
          <w:szCs w:val="24"/>
          <w:lang w:val="en-US"/>
        </w:rPr>
        <w:instrText xml:space="preserve"> ADDIN EN.CITE.DATA </w:instrText>
      </w:r>
      <w:r w:rsidR="00AF25A4">
        <w:rPr>
          <w:rFonts w:ascii="Times New Roman" w:hAnsi="Times New Roman" w:cs="Times New Roman"/>
          <w:sz w:val="24"/>
          <w:szCs w:val="24"/>
          <w:lang w:val="en-US"/>
        </w:rPr>
      </w:r>
      <w:r w:rsidR="00AF25A4">
        <w:rPr>
          <w:rFonts w:ascii="Times New Roman" w:hAnsi="Times New Roman" w:cs="Times New Roman"/>
          <w:sz w:val="24"/>
          <w:szCs w:val="24"/>
          <w:lang w:val="en-US"/>
        </w:rPr>
        <w:fldChar w:fldCharType="end"/>
      </w:r>
      <w:r w:rsidR="002410CA">
        <w:rPr>
          <w:rFonts w:ascii="Times New Roman" w:hAnsi="Times New Roman" w:cs="Times New Roman"/>
          <w:sz w:val="24"/>
          <w:szCs w:val="24"/>
          <w:lang w:val="en-US"/>
        </w:rPr>
      </w:r>
      <w:r w:rsidR="002410CA">
        <w:rPr>
          <w:rFonts w:ascii="Times New Roman" w:hAnsi="Times New Roman" w:cs="Times New Roman"/>
          <w:sz w:val="24"/>
          <w:szCs w:val="24"/>
          <w:lang w:val="en-US"/>
        </w:rPr>
        <w:fldChar w:fldCharType="separate"/>
      </w:r>
      <w:r w:rsidR="00AF25A4" w:rsidRPr="00AF25A4">
        <w:rPr>
          <w:rFonts w:ascii="Times New Roman" w:hAnsi="Times New Roman" w:cs="Times New Roman"/>
          <w:noProof/>
          <w:sz w:val="24"/>
          <w:szCs w:val="24"/>
          <w:vertAlign w:val="superscript"/>
          <w:lang w:val="en-US"/>
        </w:rPr>
        <w:t>1-3</w:t>
      </w:r>
      <w:r w:rsidR="002410C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B07789">
        <w:rPr>
          <w:rFonts w:ascii="Times New Roman" w:hAnsi="Times New Roman" w:cs="Times New Roman"/>
          <w:sz w:val="24"/>
          <w:szCs w:val="24"/>
          <w:lang w:val="en-US"/>
        </w:rPr>
        <w:t xml:space="preserve">The newly described “biodiversity hypothesis” or “old friends” hypothesis further suggests that co-evolved trans-generationally transmitted commensal microbiota played important immunoregulatory roles, which have now been diminished due to loss of biodiversity in modern urbanized environments. </w:t>
      </w:r>
      <w:r w:rsidR="00B07789">
        <w:rPr>
          <w:rFonts w:ascii="Times New Roman" w:hAnsi="Times New Roman" w:cs="Times New Roman"/>
          <w:sz w:val="24"/>
          <w:szCs w:val="24"/>
          <w:lang w:val="en-US"/>
        </w:rPr>
        <w:fldChar w:fldCharType="begin"/>
      </w:r>
      <w:r w:rsidR="00B07789">
        <w:rPr>
          <w:rFonts w:ascii="Times New Roman" w:hAnsi="Times New Roman" w:cs="Times New Roman"/>
          <w:sz w:val="24"/>
          <w:szCs w:val="24"/>
          <w:lang w:val="en-US"/>
        </w:rPr>
        <w:instrText xml:space="preserve"> ADDIN EN.CITE &lt;EndNote&gt;&lt;Cite&gt;&lt;Author&gt;Rook&lt;/Author&gt;&lt;Year&gt;2014&lt;/Year&gt;&lt;RecNum&gt;52&lt;/RecNum&gt;&lt;DisplayText&gt;&lt;style face="superscript"&gt;4&lt;/style&gt;&lt;/DisplayText&gt;&lt;record&gt;&lt;rec-number&gt;52&lt;/rec-number&gt;&lt;foreign-keys&gt;&lt;key app="EN" db-id="05ppvw5f9svvtfex50s5ap0l09fdpwtw92ft" timestamp="1535480861"&gt;52&lt;/key&gt;&lt;/foreign-keys&gt;&lt;ref-type name="Journal Article"&gt;17&lt;/ref-type&gt;&lt;contributors&gt;&lt;authors&gt;&lt;author&gt;Rook, G. A.&lt;/author&gt;&lt;author&gt;Raison, C. L.&lt;/author&gt;&lt;author&gt;Lowry, C. A.&lt;/author&gt;&lt;/authors&gt;&lt;/contributors&gt;&lt;auth-address&gt;Centre for Clinical Microbiology, Department of Infection, University College London (UCL), London, UK.&lt;/auth-address&gt;&lt;titles&gt;&lt;title&gt;Microbial &amp;apos;old friends&amp;apos;, immunoregulation and socioeconomic status&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12&lt;/pages&gt;&lt;volume&gt;177&lt;/volume&gt;&lt;number&gt;1&lt;/number&gt;&lt;edition&gt;2014/01/10&lt;/edition&gt;&lt;keywords&gt;&lt;keyword&gt;Biological Evolution&lt;/keyword&gt;&lt;keyword&gt;Environmental Exposure&lt;/keyword&gt;&lt;keyword&gt;Humans&lt;/keyword&gt;&lt;keyword&gt;Immune System/*microbiology&lt;/keyword&gt;&lt;keyword&gt;Immunomodulation&lt;/keyword&gt;&lt;keyword&gt;Infection/*immunology/microbiology&lt;/keyword&gt;&lt;keyword&gt;*Life Style&lt;/keyword&gt;&lt;keyword&gt;Microbiota/*immunology&lt;/keyword&gt;&lt;keyword&gt;*Socioeconomic Factors&lt;/keyword&gt;&lt;keyword&gt;Urbanization&lt;/keyword&gt;&lt;keyword&gt;host-pathogen interactions&lt;/keyword&gt;&lt;keyword&gt;inflammation&lt;/keyword&gt;&lt;keyword&gt;regulatory T cells&lt;/keyword&gt;&lt;/keywords&gt;&lt;dates&gt;&lt;year&gt;2014&lt;/year&gt;&lt;pub-dates&gt;&lt;date&gt;Jul&lt;/date&gt;&lt;/pub-dates&gt;&lt;/dates&gt;&lt;isbn&gt;0009-9104&lt;/isbn&gt;&lt;accession-num&gt;24401109&lt;/accession-num&gt;&lt;urls&gt;&lt;/urls&gt;&lt;custom2&gt;PMC4089149&lt;/custom2&gt;&lt;electronic-resource-num&gt;10.1111/cei.12269&lt;/electronic-resource-num&gt;&lt;remote-database-provider&gt;NLM&lt;/remote-database-provider&gt;&lt;language&gt;eng&lt;/language&gt;&lt;/record&gt;&lt;/Cite&gt;&lt;/EndNote&gt;</w:instrText>
      </w:r>
      <w:r w:rsidR="00B07789">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4</w:t>
      </w:r>
      <w:r w:rsidR="00B07789">
        <w:rPr>
          <w:rFonts w:ascii="Times New Roman" w:hAnsi="Times New Roman" w:cs="Times New Roman"/>
          <w:sz w:val="24"/>
          <w:szCs w:val="24"/>
          <w:lang w:val="en-US"/>
        </w:rPr>
        <w:fldChar w:fldCharType="end"/>
      </w:r>
    </w:p>
    <w:p w14:paraId="0EF556D8" w14:textId="057C93D1" w:rsidR="00444CEF" w:rsidRDefault="00444CEF" w:rsidP="00444CE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Children attending childcare</w:t>
      </w:r>
      <w:r w:rsidR="00B0778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at increased risk of viral respiratory infections </w:t>
      </w:r>
      <w:r w:rsidR="004A374E">
        <w:rPr>
          <w:rFonts w:ascii="Times New Roman" w:hAnsi="Times New Roman" w:cs="Times New Roman"/>
          <w:sz w:val="24"/>
          <w:szCs w:val="24"/>
          <w:lang w:val="en-US"/>
        </w:rPr>
        <w:t>and</w:t>
      </w:r>
      <w:r>
        <w:rPr>
          <w:rFonts w:ascii="Times New Roman" w:hAnsi="Times New Roman" w:cs="Times New Roman"/>
          <w:sz w:val="24"/>
          <w:szCs w:val="24"/>
          <w:lang w:val="en-US"/>
        </w:rPr>
        <w:t xml:space="preserve"> viral-induced wheezing disorders.</w:t>
      </w:r>
      <w:r>
        <w:rPr>
          <w:rFonts w:ascii="Times New Roman" w:hAnsi="Times New Roman" w:cs="Times New Roman"/>
          <w:sz w:val="24"/>
          <w:szCs w:val="24"/>
          <w:lang w:val="en-US"/>
        </w:rPr>
        <w:fldChar w:fldCharType="begin">
          <w:fldData xml:space="preserve">PEVuZE5vdGU+PENpdGU+PEF1dGhvcj5DZWxlZG9uPC9BdXRob3I+PFllYXI+MjAwMjwvWWVhcj48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DZWxlZG9uPC9BdXRob3I+PFllYXI+MjAwMjwvWWVhcj48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5</w:t>
      </w:r>
      <w:r>
        <w:rPr>
          <w:rFonts w:ascii="Times New Roman" w:hAnsi="Times New Roman" w:cs="Times New Roman"/>
          <w:sz w:val="24"/>
          <w:szCs w:val="24"/>
          <w:lang w:val="en-US"/>
        </w:rPr>
        <w:fldChar w:fldCharType="end"/>
      </w:r>
      <w:r w:rsidRPr="00444CEF">
        <w:rPr>
          <w:rFonts w:ascii="Times New Roman" w:hAnsi="Times New Roman" w:cs="Times New Roman"/>
          <w:sz w:val="24"/>
          <w:szCs w:val="24"/>
          <w:lang w:val="en-US"/>
        </w:rPr>
        <w:t xml:space="preserve"> </w:t>
      </w:r>
      <w:r>
        <w:rPr>
          <w:rFonts w:ascii="Times New Roman" w:hAnsi="Times New Roman" w:cs="Times New Roman"/>
          <w:sz w:val="24"/>
          <w:szCs w:val="24"/>
          <w:lang w:val="en-US"/>
        </w:rPr>
        <w:t>Early onset r</w:t>
      </w:r>
      <w:r w:rsidRPr="00FE38AE">
        <w:rPr>
          <w:rFonts w:ascii="Times New Roman" w:hAnsi="Times New Roman" w:cs="Times New Roman"/>
          <w:sz w:val="24"/>
          <w:szCs w:val="24"/>
          <w:lang w:val="en-US"/>
        </w:rPr>
        <w:t>ecurrent viral induced wheezing</w:t>
      </w:r>
      <w:r>
        <w:rPr>
          <w:rFonts w:ascii="Times New Roman" w:hAnsi="Times New Roman" w:cs="Times New Roman"/>
          <w:sz w:val="24"/>
          <w:szCs w:val="24"/>
          <w:lang w:val="en-US"/>
        </w:rPr>
        <w:t xml:space="preserve"> has</w:t>
      </w:r>
      <w:r w:rsidRPr="00FE38AE">
        <w:rPr>
          <w:rFonts w:ascii="Times New Roman" w:hAnsi="Times New Roman" w:cs="Times New Roman"/>
          <w:sz w:val="24"/>
          <w:szCs w:val="24"/>
          <w:lang w:val="en-US"/>
        </w:rPr>
        <w:t xml:space="preserve"> </w:t>
      </w:r>
      <w:r>
        <w:rPr>
          <w:rFonts w:ascii="Times New Roman" w:hAnsi="Times New Roman" w:cs="Times New Roman"/>
          <w:sz w:val="24"/>
          <w:szCs w:val="24"/>
          <w:lang w:val="en-US"/>
        </w:rPr>
        <w:t>been</w:t>
      </w:r>
      <w:r w:rsidRPr="00FE38AE">
        <w:rPr>
          <w:rFonts w:ascii="Times New Roman" w:hAnsi="Times New Roman" w:cs="Times New Roman"/>
          <w:sz w:val="24"/>
          <w:szCs w:val="24"/>
          <w:lang w:val="en-US"/>
        </w:rPr>
        <w:t xml:space="preserve"> associated with a higher risk of </w:t>
      </w:r>
      <w:r>
        <w:rPr>
          <w:rFonts w:ascii="Times New Roman" w:hAnsi="Times New Roman" w:cs="Times New Roman"/>
          <w:sz w:val="24"/>
          <w:szCs w:val="24"/>
          <w:lang w:val="en-US"/>
        </w:rPr>
        <w:t>obstructive airway disease in later life,</w:t>
      </w:r>
      <w:r w:rsidR="005450E7">
        <w:rPr>
          <w:rFonts w:ascii="Times New Roman" w:hAnsi="Times New Roman" w:cs="Times New Roman"/>
          <w:sz w:val="24"/>
          <w:szCs w:val="24"/>
          <w:lang w:val="en-US"/>
        </w:rPr>
        <w:fldChar w:fldCharType="begin">
          <w:fldData xml:space="preserve">PEVuZE5vdGU+PENpdGU+PEF1dGhvcj5CYWNrbWFuPC9BdXRob3I+PFllYXI+MjAxNDwvWWVhcj48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CYWNrbWFuPC9BdXRob3I+PFllYXI+MjAxNDwvWWVhcj48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sidR="005450E7">
        <w:rPr>
          <w:rFonts w:ascii="Times New Roman" w:hAnsi="Times New Roman" w:cs="Times New Roman"/>
          <w:sz w:val="24"/>
          <w:szCs w:val="24"/>
          <w:lang w:val="en-US"/>
        </w:rPr>
      </w:r>
      <w:r w:rsidR="005450E7">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6</w:t>
      </w:r>
      <w:r w:rsidR="005450E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likely mediated by</w:t>
      </w:r>
      <w:r w:rsidRPr="00B27416">
        <w:rPr>
          <w:rFonts w:ascii="Times New Roman" w:hAnsi="Times New Roman" w:cs="Times New Roman"/>
          <w:sz w:val="24"/>
          <w:szCs w:val="24"/>
        </w:rPr>
        <w:t xml:space="preserve"> viral induced i</w:t>
      </w:r>
      <w:r>
        <w:rPr>
          <w:rFonts w:ascii="Times New Roman" w:hAnsi="Times New Roman" w:cs="Times New Roman"/>
          <w:sz w:val="24"/>
          <w:szCs w:val="24"/>
        </w:rPr>
        <w:t>nflammation &amp; immunomodulation</w:t>
      </w:r>
      <w:r w:rsidRPr="00B27416">
        <w:rPr>
          <w:rFonts w:ascii="Times New Roman" w:hAnsi="Times New Roman" w:cs="Times New Roman"/>
          <w:sz w:val="24"/>
          <w:szCs w:val="24"/>
        </w:rPr>
        <w:t xml:space="preserve"> </w:t>
      </w:r>
      <w:r>
        <w:rPr>
          <w:rFonts w:ascii="Times New Roman" w:hAnsi="Times New Roman" w:cs="Times New Roman"/>
          <w:sz w:val="24"/>
          <w:szCs w:val="24"/>
        </w:rPr>
        <w:t xml:space="preserve">which incite lung damage, culminating </w:t>
      </w:r>
      <w:r w:rsidRPr="00B27416">
        <w:rPr>
          <w:rFonts w:ascii="Times New Roman" w:hAnsi="Times New Roman" w:cs="Times New Roman"/>
          <w:sz w:val="24"/>
          <w:szCs w:val="24"/>
        </w:rPr>
        <w:t>in lung function</w:t>
      </w:r>
      <w:r>
        <w:rPr>
          <w:rFonts w:ascii="Times New Roman" w:hAnsi="Times New Roman" w:cs="Times New Roman"/>
          <w:sz w:val="24"/>
          <w:szCs w:val="24"/>
        </w:rPr>
        <w:t xml:space="preserve"> restriction which may </w:t>
      </w:r>
      <w:r w:rsidRPr="00B27416">
        <w:rPr>
          <w:rFonts w:ascii="Times New Roman" w:hAnsi="Times New Roman" w:cs="Times New Roman"/>
          <w:sz w:val="24"/>
          <w:szCs w:val="24"/>
        </w:rPr>
        <w:t xml:space="preserve">persist through adolescence </w:t>
      </w:r>
      <w:r>
        <w:rPr>
          <w:rFonts w:ascii="Times New Roman" w:hAnsi="Times New Roman" w:cs="Times New Roman"/>
          <w:sz w:val="24"/>
          <w:szCs w:val="24"/>
        </w:rPr>
        <w:t>in</w:t>
      </w:r>
      <w:r w:rsidRPr="00B27416">
        <w:rPr>
          <w:rFonts w:ascii="Times New Roman" w:hAnsi="Times New Roman" w:cs="Times New Roman"/>
          <w:sz w:val="24"/>
          <w:szCs w:val="24"/>
        </w:rPr>
        <w:t>to adulthood</w:t>
      </w:r>
      <w:r>
        <w:rPr>
          <w:rFonts w:ascii="Times New Roman" w:hAnsi="Times New Roman" w:cs="Times New Roman"/>
          <w:sz w:val="24"/>
          <w:szCs w:val="24"/>
        </w:rPr>
        <w:t>.</w:t>
      </w:r>
      <w:r w:rsidRPr="00B27416">
        <w:rPr>
          <w:rFonts w:ascii="Times New Roman" w:hAnsi="Times New Roman" w:cs="Times New Roman"/>
          <w:sz w:val="24"/>
          <w:szCs w:val="24"/>
        </w:rPr>
        <w:fldChar w:fldCharType="begin">
          <w:fldData xml:space="preserve">PEVuZE5vdGU+PENpdGU+PEF1dGhvcj5Nb3JnYW48L0F1dGhvcj48WWVhcj4yMDA1PC9ZZWFyPjxS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MjUzLTg8L3BhZ2VzPjx2b2x1bWU+MTcyPC92b2x1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==
</w:fldData>
        </w:fldChar>
      </w:r>
      <w:r w:rsidR="00B07789">
        <w:rPr>
          <w:rFonts w:ascii="Times New Roman" w:hAnsi="Times New Roman" w:cs="Times New Roman"/>
          <w:sz w:val="24"/>
          <w:szCs w:val="24"/>
        </w:rPr>
        <w:instrText xml:space="preserve"> ADDIN EN.CITE </w:instrText>
      </w:r>
      <w:r w:rsidR="00B07789">
        <w:rPr>
          <w:rFonts w:ascii="Times New Roman" w:hAnsi="Times New Roman" w:cs="Times New Roman"/>
          <w:sz w:val="24"/>
          <w:szCs w:val="24"/>
        </w:rPr>
        <w:fldChar w:fldCharType="begin">
          <w:fldData xml:space="preserve">PEVuZE5vdGU+PENpdGU+PEF1dGhvcj5Nb3JnYW48L0F1dGhvcj48WWVhcj4yMDA1PC9ZZWFyPjxS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MjUzLTg8L3BhZ2VzPjx2b2x1bWU+MTcyPC92b2x1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==
</w:fldData>
        </w:fldChar>
      </w:r>
      <w:r w:rsidR="00B07789">
        <w:rPr>
          <w:rFonts w:ascii="Times New Roman" w:hAnsi="Times New Roman" w:cs="Times New Roman"/>
          <w:sz w:val="24"/>
          <w:szCs w:val="24"/>
        </w:rPr>
        <w:instrText xml:space="preserve"> ADDIN EN.CITE.DATA </w:instrText>
      </w:r>
      <w:r w:rsidR="00B07789">
        <w:rPr>
          <w:rFonts w:ascii="Times New Roman" w:hAnsi="Times New Roman" w:cs="Times New Roman"/>
          <w:sz w:val="24"/>
          <w:szCs w:val="24"/>
        </w:rPr>
      </w:r>
      <w:r w:rsidR="00B07789">
        <w:rPr>
          <w:rFonts w:ascii="Times New Roman" w:hAnsi="Times New Roman" w:cs="Times New Roman"/>
          <w:sz w:val="24"/>
          <w:szCs w:val="24"/>
        </w:rPr>
        <w:fldChar w:fldCharType="end"/>
      </w:r>
      <w:r w:rsidRPr="00B27416">
        <w:rPr>
          <w:rFonts w:ascii="Times New Roman" w:hAnsi="Times New Roman" w:cs="Times New Roman"/>
          <w:sz w:val="24"/>
          <w:szCs w:val="24"/>
        </w:rPr>
      </w:r>
      <w:r w:rsidRPr="00B27416">
        <w:rPr>
          <w:rFonts w:ascii="Times New Roman" w:hAnsi="Times New Roman" w:cs="Times New Roman"/>
          <w:sz w:val="24"/>
          <w:szCs w:val="24"/>
        </w:rPr>
        <w:fldChar w:fldCharType="separate"/>
      </w:r>
      <w:r w:rsidR="00B07789" w:rsidRPr="00B07789">
        <w:rPr>
          <w:rFonts w:ascii="Times New Roman" w:hAnsi="Times New Roman" w:cs="Times New Roman"/>
          <w:noProof/>
          <w:sz w:val="24"/>
          <w:szCs w:val="24"/>
          <w:vertAlign w:val="superscript"/>
        </w:rPr>
        <w:t>7</w:t>
      </w:r>
      <w:r w:rsidRPr="00B2741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1F5C6A" w14:textId="39DC123B" w:rsidR="0027367F" w:rsidRDefault="00974F9C" w:rsidP="0027367F">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27367F" w:rsidRPr="00210EEA">
        <w:rPr>
          <w:rFonts w:ascii="Times New Roman" w:hAnsi="Times New Roman" w:cs="Times New Roman"/>
          <w:sz w:val="24"/>
          <w:szCs w:val="24"/>
          <w:lang w:val="en-US"/>
        </w:rPr>
        <w:t xml:space="preserve">tudies </w:t>
      </w:r>
      <w:r w:rsidR="0027367F">
        <w:rPr>
          <w:rFonts w:ascii="Times New Roman" w:hAnsi="Times New Roman" w:cs="Times New Roman"/>
          <w:sz w:val="24"/>
          <w:szCs w:val="24"/>
          <w:lang w:val="en-US"/>
        </w:rPr>
        <w:t xml:space="preserve">have </w:t>
      </w:r>
      <w:r w:rsidR="0027367F" w:rsidRPr="00210EEA">
        <w:rPr>
          <w:rFonts w:ascii="Times New Roman" w:hAnsi="Times New Roman" w:cs="Times New Roman"/>
          <w:sz w:val="24"/>
          <w:szCs w:val="24"/>
          <w:lang w:val="en-US"/>
        </w:rPr>
        <w:t>observed either protective or null effects</w:t>
      </w:r>
      <w:r w:rsidR="0027367F">
        <w:rPr>
          <w:rFonts w:ascii="Times New Roman" w:hAnsi="Times New Roman" w:cs="Times New Roman"/>
          <w:sz w:val="24"/>
          <w:szCs w:val="24"/>
          <w:lang w:val="en-US"/>
        </w:rPr>
        <w:t xml:space="preserve"> of early child</w:t>
      </w:r>
      <w:r w:rsidR="0027367F" w:rsidRPr="00210EEA">
        <w:rPr>
          <w:rFonts w:ascii="Times New Roman" w:hAnsi="Times New Roman" w:cs="Times New Roman"/>
          <w:sz w:val="24"/>
          <w:szCs w:val="24"/>
          <w:lang w:val="en-US"/>
        </w:rPr>
        <w:t>care attendance against asthma development</w:t>
      </w:r>
      <w:r w:rsidR="00C537E9">
        <w:rPr>
          <w:rFonts w:ascii="Times New Roman" w:hAnsi="Times New Roman" w:cs="Times New Roman"/>
          <w:sz w:val="24"/>
          <w:szCs w:val="24"/>
          <w:lang w:val="en-US"/>
        </w:rPr>
        <w:t xml:space="preserve">, and only in high-risk populations </w:t>
      </w:r>
      <w:r w:rsidR="00C537E9" w:rsidRPr="00210EEA">
        <w:rPr>
          <w:rFonts w:ascii="Times New Roman" w:hAnsi="Times New Roman" w:cs="Times New Roman"/>
          <w:sz w:val="24"/>
          <w:szCs w:val="24"/>
          <w:lang w:val="en-US"/>
        </w:rPr>
        <w:t>with parental atopy</w:t>
      </w:r>
      <w:r w:rsidR="00C537E9" w:rsidRPr="00210EEA">
        <w:rPr>
          <w:rFonts w:ascii="Times New Roman" w:hAnsi="Times New Roman" w:cs="Times New Roman"/>
          <w:sz w:val="24"/>
          <w:szCs w:val="24"/>
          <w:lang w:val="en-US"/>
        </w:rPr>
        <w:fldChar w:fldCharType="begin">
          <w:fldData xml:space="preserve">PEVuZE5vdGU+PENpdGU+PEF1dGhvcj5DZWxlZG9uPC9BdXRob3I+PFllYXI+MjAwMjwvWWVhcj48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DZWxlZG9uPC9BdXRob3I+PFllYXI+MjAwMjwvWWVhcj48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sidR="00C537E9" w:rsidRPr="00210EEA">
        <w:rPr>
          <w:rFonts w:ascii="Times New Roman" w:hAnsi="Times New Roman" w:cs="Times New Roman"/>
          <w:sz w:val="24"/>
          <w:szCs w:val="24"/>
          <w:lang w:val="en-US"/>
        </w:rPr>
      </w:r>
      <w:r w:rsidR="00C537E9" w:rsidRPr="00210EEA">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5</w:t>
      </w:r>
      <w:r w:rsidR="00C537E9" w:rsidRPr="00210EEA">
        <w:rPr>
          <w:rFonts w:ascii="Times New Roman" w:hAnsi="Times New Roman" w:cs="Times New Roman"/>
          <w:sz w:val="24"/>
          <w:szCs w:val="24"/>
          <w:lang w:val="en-US"/>
        </w:rPr>
        <w:fldChar w:fldCharType="end"/>
      </w:r>
      <w:r w:rsidR="00C537E9" w:rsidRPr="00210EEA">
        <w:rPr>
          <w:rFonts w:ascii="Times New Roman" w:hAnsi="Times New Roman" w:cs="Times New Roman"/>
          <w:sz w:val="24"/>
          <w:szCs w:val="24"/>
          <w:lang w:val="en-US"/>
        </w:rPr>
        <w:t xml:space="preserve"> or older siblings</w:t>
      </w:r>
      <w:r w:rsidR="004D1EC3">
        <w:rPr>
          <w:rFonts w:ascii="Times New Roman" w:hAnsi="Times New Roman" w:cs="Times New Roman"/>
          <w:sz w:val="24"/>
          <w:szCs w:val="24"/>
          <w:lang w:val="en-US"/>
        </w:rPr>
        <w:t>.</w:t>
      </w:r>
      <w:r w:rsidR="0027367F" w:rsidRPr="00210EEA">
        <w:rPr>
          <w:rFonts w:ascii="Times New Roman" w:hAnsi="Times New Roman" w:cs="Times New Roman"/>
          <w:sz w:val="24"/>
          <w:szCs w:val="24"/>
          <w:lang w:val="en-US"/>
        </w:rPr>
        <w:fldChar w:fldCharType="begin">
          <w:fldData xml:space="preserve">PEVuZE5vdGU+PENpdGU+PEF1dGhvcj5CYWxsPC9BdXRob3I+PFllYXI+MjAwMDwvWWVhcj48UmVj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1MzgtNDM8L3BhZ2VzPjx2b2x1bWU+MzQzPC92b2x1bWU+PG51bWJlcj44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HBhZ2VzPjUwMC02LmU1PC9wYWdlcz48dm9sdW1lPjEyMjwvdm9sdW1l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DkxLTg8L3BhZ2VzPjx2b2x1bWU+MTgw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CYWxsPC9BdXRob3I+PFllYXI+MjAwMDwvWWVhcj48UmVj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1MzgtNDM8L3BhZ2VzPjx2b2x1bWU+MzQzPC92b2x1bWU+PG51bWJlcj44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HBhZ2VzPjUwMC02LmU1PC9wYWdlcz48dm9sdW1lPjEyMjwvdm9sdW1l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DkxLTg8L3BhZ2VzPjx2b2x1bWU+MTgw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sidR="0027367F" w:rsidRPr="00210EEA">
        <w:rPr>
          <w:rFonts w:ascii="Times New Roman" w:hAnsi="Times New Roman" w:cs="Times New Roman"/>
          <w:sz w:val="24"/>
          <w:szCs w:val="24"/>
          <w:lang w:val="en-US"/>
        </w:rPr>
      </w:r>
      <w:r w:rsidR="0027367F" w:rsidRPr="00210EEA">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1, 8, 9</w:t>
      </w:r>
      <w:r w:rsidR="0027367F" w:rsidRPr="00210EEA">
        <w:rPr>
          <w:rFonts w:ascii="Times New Roman" w:hAnsi="Times New Roman" w:cs="Times New Roman"/>
          <w:sz w:val="24"/>
          <w:szCs w:val="24"/>
          <w:lang w:val="en-US"/>
        </w:rPr>
        <w:fldChar w:fldCharType="end"/>
      </w:r>
      <w:r w:rsidR="00722A41">
        <w:rPr>
          <w:rFonts w:ascii="Times New Roman" w:hAnsi="Times New Roman" w:cs="Times New Roman"/>
          <w:sz w:val="24"/>
          <w:szCs w:val="24"/>
          <w:lang w:val="en-US"/>
        </w:rPr>
        <w:t xml:space="preserve"> </w:t>
      </w:r>
      <w:r w:rsidR="00AE4D3D">
        <w:rPr>
          <w:rFonts w:ascii="Times New Roman" w:hAnsi="Times New Roman" w:cs="Times New Roman"/>
          <w:sz w:val="24"/>
          <w:szCs w:val="24"/>
          <w:lang w:val="en-US"/>
        </w:rPr>
        <w:t>Cross</w:t>
      </w:r>
      <w:r w:rsidR="0027367F" w:rsidRPr="00210EEA">
        <w:rPr>
          <w:rFonts w:ascii="Times New Roman" w:hAnsi="Times New Roman" w:cs="Times New Roman"/>
          <w:sz w:val="24"/>
          <w:szCs w:val="24"/>
          <w:lang w:val="en-US"/>
        </w:rPr>
        <w:t xml:space="preserve">-sectional </w:t>
      </w:r>
      <w:r w:rsidR="00722A41">
        <w:rPr>
          <w:rFonts w:ascii="Times New Roman" w:hAnsi="Times New Roman" w:cs="Times New Roman"/>
          <w:sz w:val="24"/>
          <w:szCs w:val="24"/>
          <w:lang w:val="en-US"/>
        </w:rPr>
        <w:t xml:space="preserve">studies </w:t>
      </w:r>
      <w:r w:rsidR="0027367F">
        <w:rPr>
          <w:rFonts w:ascii="Times New Roman" w:hAnsi="Times New Roman" w:cs="Times New Roman"/>
          <w:sz w:val="24"/>
          <w:szCs w:val="24"/>
          <w:lang w:val="en-US"/>
        </w:rPr>
        <w:t xml:space="preserve">are </w:t>
      </w:r>
      <w:r w:rsidR="0098654B">
        <w:rPr>
          <w:rFonts w:ascii="Times New Roman" w:hAnsi="Times New Roman" w:cs="Times New Roman"/>
          <w:sz w:val="24"/>
          <w:szCs w:val="24"/>
          <w:lang w:val="en-US"/>
        </w:rPr>
        <w:t xml:space="preserve">also </w:t>
      </w:r>
      <w:r w:rsidR="0027367F" w:rsidRPr="00210EEA">
        <w:rPr>
          <w:rFonts w:ascii="Times New Roman" w:hAnsi="Times New Roman" w:cs="Times New Roman"/>
          <w:sz w:val="24"/>
          <w:szCs w:val="24"/>
          <w:lang w:val="en-US"/>
        </w:rPr>
        <w:t>limited in their ability to evaluate the temporal relationship between these variable</w:t>
      </w:r>
      <w:r w:rsidR="00CD42CF">
        <w:rPr>
          <w:rFonts w:ascii="Times New Roman" w:hAnsi="Times New Roman" w:cs="Times New Roman"/>
          <w:sz w:val="24"/>
          <w:szCs w:val="24"/>
          <w:lang w:val="en-US"/>
        </w:rPr>
        <w:t xml:space="preserve">s and </w:t>
      </w:r>
      <w:r w:rsidR="00CC672C">
        <w:rPr>
          <w:rFonts w:ascii="Times New Roman" w:hAnsi="Times New Roman" w:cs="Times New Roman"/>
          <w:sz w:val="24"/>
          <w:szCs w:val="24"/>
          <w:lang w:val="en-US"/>
        </w:rPr>
        <w:t>to establish the exact window of vulnerability</w:t>
      </w:r>
      <w:r w:rsidR="00EE780D">
        <w:rPr>
          <w:rFonts w:ascii="Times New Roman" w:hAnsi="Times New Roman" w:cs="Times New Roman"/>
          <w:sz w:val="24"/>
          <w:szCs w:val="24"/>
          <w:lang w:val="en-US"/>
        </w:rPr>
        <w:t>.</w:t>
      </w:r>
      <w:r w:rsidR="006E34A0">
        <w:rPr>
          <w:rFonts w:ascii="Times New Roman" w:hAnsi="Times New Roman" w:cs="Times New Roman"/>
          <w:sz w:val="24"/>
          <w:szCs w:val="24"/>
          <w:lang w:val="en-US"/>
        </w:rPr>
        <w:t xml:space="preserve"> </w:t>
      </w:r>
    </w:p>
    <w:p w14:paraId="327DEE01" w14:textId="14E5E7D1" w:rsidR="00A10876" w:rsidRDefault="00EE0D09" w:rsidP="00751A5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W</w:t>
      </w:r>
      <w:r w:rsidR="00A10876">
        <w:rPr>
          <w:rFonts w:ascii="Times New Roman" w:hAnsi="Times New Roman" w:cs="Times New Roman"/>
          <w:sz w:val="24"/>
          <w:szCs w:val="24"/>
          <w:lang w:val="en-US"/>
        </w:rPr>
        <w:t xml:space="preserve">e hypothesized that the </w:t>
      </w:r>
      <w:r w:rsidR="00055EE2">
        <w:rPr>
          <w:rFonts w:ascii="Times New Roman" w:hAnsi="Times New Roman" w:cs="Times New Roman"/>
          <w:sz w:val="24"/>
          <w:szCs w:val="24"/>
          <w:lang w:val="en-US"/>
        </w:rPr>
        <w:t xml:space="preserve">specific </w:t>
      </w:r>
      <w:r w:rsidR="009336ED">
        <w:rPr>
          <w:rFonts w:ascii="Times New Roman" w:hAnsi="Times New Roman" w:cs="Times New Roman"/>
          <w:sz w:val="24"/>
          <w:szCs w:val="24"/>
          <w:lang w:val="en-US"/>
        </w:rPr>
        <w:t>window</w:t>
      </w:r>
      <w:r w:rsidR="00045403">
        <w:rPr>
          <w:rFonts w:ascii="Times New Roman" w:hAnsi="Times New Roman" w:cs="Times New Roman"/>
          <w:sz w:val="24"/>
          <w:szCs w:val="24"/>
          <w:lang w:val="en-US"/>
        </w:rPr>
        <w:t xml:space="preserve"> of childcare </w:t>
      </w:r>
      <w:r w:rsidR="0002456D">
        <w:rPr>
          <w:rFonts w:ascii="Times New Roman" w:hAnsi="Times New Roman" w:cs="Times New Roman"/>
          <w:sz w:val="24"/>
          <w:szCs w:val="24"/>
          <w:lang w:val="en-US"/>
        </w:rPr>
        <w:t>enrollment</w:t>
      </w:r>
      <w:r w:rsidR="00881781">
        <w:rPr>
          <w:rFonts w:ascii="Times New Roman" w:hAnsi="Times New Roman" w:cs="Times New Roman"/>
          <w:sz w:val="24"/>
          <w:szCs w:val="24"/>
          <w:lang w:val="en-US"/>
        </w:rPr>
        <w:t xml:space="preserve"> </w:t>
      </w:r>
      <w:r w:rsidR="009F54E2">
        <w:rPr>
          <w:rFonts w:ascii="Times New Roman" w:hAnsi="Times New Roman" w:cs="Times New Roman"/>
          <w:sz w:val="24"/>
          <w:szCs w:val="24"/>
          <w:lang w:val="en-US"/>
        </w:rPr>
        <w:t xml:space="preserve">and </w:t>
      </w:r>
      <w:r w:rsidR="00F4074E">
        <w:rPr>
          <w:rFonts w:ascii="Times New Roman" w:hAnsi="Times New Roman" w:cs="Times New Roman"/>
          <w:sz w:val="24"/>
          <w:szCs w:val="24"/>
          <w:lang w:val="en-US"/>
        </w:rPr>
        <w:t>duration</w:t>
      </w:r>
      <w:r w:rsidR="009F54E2">
        <w:rPr>
          <w:rFonts w:ascii="Times New Roman" w:hAnsi="Times New Roman" w:cs="Times New Roman"/>
          <w:sz w:val="24"/>
          <w:szCs w:val="24"/>
          <w:lang w:val="en-US"/>
        </w:rPr>
        <w:t xml:space="preserve"> of exposure </w:t>
      </w:r>
      <w:r w:rsidR="00D71CA6">
        <w:rPr>
          <w:rFonts w:ascii="Times New Roman" w:hAnsi="Times New Roman" w:cs="Times New Roman"/>
          <w:sz w:val="24"/>
          <w:szCs w:val="24"/>
          <w:lang w:val="en-US"/>
        </w:rPr>
        <w:t xml:space="preserve">determine </w:t>
      </w:r>
      <w:r w:rsidR="00881781">
        <w:rPr>
          <w:rFonts w:ascii="Times New Roman" w:hAnsi="Times New Roman" w:cs="Times New Roman"/>
          <w:sz w:val="24"/>
          <w:szCs w:val="24"/>
          <w:lang w:val="en-US"/>
        </w:rPr>
        <w:t>the risk</w:t>
      </w:r>
      <w:r w:rsidR="0013373B">
        <w:rPr>
          <w:rFonts w:ascii="Times New Roman" w:hAnsi="Times New Roman" w:cs="Times New Roman"/>
          <w:sz w:val="24"/>
          <w:szCs w:val="24"/>
          <w:lang w:val="en-US"/>
        </w:rPr>
        <w:t>s</w:t>
      </w:r>
      <w:r w:rsidR="00881781">
        <w:rPr>
          <w:rFonts w:ascii="Times New Roman" w:hAnsi="Times New Roman" w:cs="Times New Roman"/>
          <w:sz w:val="24"/>
          <w:szCs w:val="24"/>
          <w:lang w:val="en-US"/>
        </w:rPr>
        <w:t xml:space="preserve"> of </w:t>
      </w:r>
      <w:r w:rsidR="00937A7E">
        <w:rPr>
          <w:rFonts w:ascii="Times New Roman" w:hAnsi="Times New Roman" w:cs="Times New Roman"/>
          <w:sz w:val="24"/>
          <w:szCs w:val="24"/>
          <w:lang w:val="en-US"/>
        </w:rPr>
        <w:t>early onset vira</w:t>
      </w:r>
      <w:r w:rsidR="00406B18">
        <w:rPr>
          <w:rFonts w:ascii="Times New Roman" w:hAnsi="Times New Roman" w:cs="Times New Roman"/>
          <w:sz w:val="24"/>
          <w:szCs w:val="24"/>
          <w:lang w:val="en-US"/>
        </w:rPr>
        <w:t>l-</w:t>
      </w:r>
      <w:r w:rsidR="006072C1">
        <w:rPr>
          <w:rFonts w:ascii="Times New Roman" w:hAnsi="Times New Roman" w:cs="Times New Roman"/>
          <w:sz w:val="24"/>
          <w:szCs w:val="24"/>
          <w:lang w:val="en-US"/>
        </w:rPr>
        <w:t>induced wheezing</w:t>
      </w:r>
      <w:r w:rsidR="004E694C">
        <w:rPr>
          <w:rFonts w:ascii="Times New Roman" w:hAnsi="Times New Roman" w:cs="Times New Roman"/>
          <w:sz w:val="24"/>
          <w:szCs w:val="24"/>
          <w:lang w:val="en-US"/>
        </w:rPr>
        <w:t xml:space="preserve"> and the </w:t>
      </w:r>
      <w:r w:rsidR="00DF3FC9">
        <w:rPr>
          <w:rFonts w:ascii="Times New Roman" w:hAnsi="Times New Roman" w:cs="Times New Roman"/>
          <w:sz w:val="24"/>
          <w:szCs w:val="24"/>
          <w:lang w:val="en-US"/>
        </w:rPr>
        <w:t xml:space="preserve">development of </w:t>
      </w:r>
      <w:r w:rsidR="00A10876">
        <w:rPr>
          <w:rFonts w:ascii="Times New Roman" w:hAnsi="Times New Roman" w:cs="Times New Roman"/>
          <w:sz w:val="24"/>
          <w:szCs w:val="24"/>
          <w:lang w:val="en-US"/>
        </w:rPr>
        <w:t>wheezing</w:t>
      </w:r>
      <w:r w:rsidR="00DF3FC9">
        <w:rPr>
          <w:rFonts w:ascii="Times New Roman" w:hAnsi="Times New Roman" w:cs="Times New Roman"/>
          <w:sz w:val="24"/>
          <w:szCs w:val="24"/>
          <w:lang w:val="en-US"/>
        </w:rPr>
        <w:t xml:space="preserve"> phenotypes</w:t>
      </w:r>
      <w:r w:rsidR="00881781">
        <w:rPr>
          <w:rFonts w:ascii="Times New Roman" w:hAnsi="Times New Roman" w:cs="Times New Roman"/>
          <w:sz w:val="24"/>
          <w:szCs w:val="24"/>
          <w:lang w:val="en-US"/>
        </w:rPr>
        <w:t xml:space="preserve"> </w:t>
      </w:r>
      <w:r w:rsidR="00B92A07">
        <w:rPr>
          <w:rFonts w:ascii="Times New Roman" w:hAnsi="Times New Roman" w:cs="Times New Roman"/>
          <w:sz w:val="24"/>
          <w:szCs w:val="24"/>
          <w:lang w:val="en-US"/>
        </w:rPr>
        <w:t xml:space="preserve">and respiratory allergy </w:t>
      </w:r>
      <w:r w:rsidR="002B7F0E">
        <w:rPr>
          <w:rFonts w:ascii="Times New Roman" w:hAnsi="Times New Roman" w:cs="Times New Roman"/>
          <w:sz w:val="24"/>
          <w:szCs w:val="24"/>
          <w:lang w:val="en-US"/>
        </w:rPr>
        <w:t xml:space="preserve">in later </w:t>
      </w:r>
      <w:r w:rsidR="008612BF">
        <w:rPr>
          <w:rFonts w:ascii="Times New Roman" w:hAnsi="Times New Roman" w:cs="Times New Roman"/>
          <w:sz w:val="24"/>
          <w:szCs w:val="24"/>
          <w:lang w:val="en-US"/>
        </w:rPr>
        <w:t>childhood and</w:t>
      </w:r>
      <w:r w:rsidR="00881781">
        <w:rPr>
          <w:rFonts w:ascii="Times New Roman" w:hAnsi="Times New Roman" w:cs="Times New Roman"/>
          <w:sz w:val="24"/>
          <w:szCs w:val="24"/>
          <w:lang w:val="en-US"/>
        </w:rPr>
        <w:t xml:space="preserve"> explored this </w:t>
      </w:r>
      <w:r w:rsidR="00157891">
        <w:rPr>
          <w:rFonts w:ascii="Times New Roman" w:hAnsi="Times New Roman" w:cs="Times New Roman"/>
          <w:sz w:val="24"/>
          <w:szCs w:val="24"/>
          <w:lang w:val="en-US"/>
        </w:rPr>
        <w:t xml:space="preserve">hypothesis within </w:t>
      </w:r>
      <w:r w:rsidR="008C5236">
        <w:rPr>
          <w:rFonts w:ascii="Times New Roman" w:hAnsi="Times New Roman" w:cs="Times New Roman"/>
          <w:sz w:val="24"/>
          <w:szCs w:val="24"/>
          <w:lang w:val="en-US"/>
        </w:rPr>
        <w:t>the</w:t>
      </w:r>
      <w:r w:rsidR="00157891">
        <w:rPr>
          <w:rFonts w:ascii="Times New Roman" w:hAnsi="Times New Roman" w:cs="Times New Roman"/>
          <w:sz w:val="24"/>
          <w:szCs w:val="24"/>
          <w:lang w:val="en-US"/>
        </w:rPr>
        <w:t xml:space="preserve"> </w:t>
      </w:r>
      <w:r w:rsidR="008C5236">
        <w:rPr>
          <w:rFonts w:ascii="Times New Roman" w:hAnsi="Times New Roman" w:cs="Times New Roman"/>
          <w:sz w:val="24"/>
          <w:szCs w:val="24"/>
        </w:rPr>
        <w:t>Growing Up in Singapore Towards healthy Outcomes (GUSTO) longitudinal mother-offspring cohort.</w:t>
      </w:r>
    </w:p>
    <w:p w14:paraId="5BD853B4" w14:textId="63EEB0F1" w:rsidR="00A83EE9" w:rsidRDefault="008D6DDD" w:rsidP="00751A5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C12282">
        <w:rPr>
          <w:rFonts w:ascii="Times New Roman" w:hAnsi="Times New Roman" w:cs="Times New Roman"/>
          <w:sz w:val="24"/>
          <w:szCs w:val="24"/>
        </w:rPr>
        <w:t>GUSTO cohort’s methodology has been described previously</w:t>
      </w:r>
      <w:r w:rsidR="001541CF">
        <w:rPr>
          <w:rFonts w:ascii="Times New Roman" w:hAnsi="Times New Roman" w:cs="Times New Roman"/>
          <w:sz w:val="24"/>
          <w:szCs w:val="24"/>
        </w:rPr>
        <w:t xml:space="preserve"> (Appendix 1, Supplementary Material)</w:t>
      </w:r>
      <w:r w:rsidR="00C12282">
        <w:rPr>
          <w:rFonts w:ascii="Times New Roman" w:hAnsi="Times New Roman" w:cs="Times New Roman"/>
          <w:sz w:val="24"/>
          <w:szCs w:val="24"/>
        </w:rPr>
        <w:t>.</w:t>
      </w:r>
      <w:r w:rsidR="00C12282">
        <w:rPr>
          <w:rFonts w:ascii="Times New Roman" w:hAnsi="Times New Roman" w:cs="Times New Roman"/>
          <w:sz w:val="24"/>
          <w:szCs w:val="24"/>
        </w:rPr>
        <w:fldChar w:fldCharType="begin"/>
      </w:r>
      <w:r w:rsidR="00B07789">
        <w:rPr>
          <w:rFonts w:ascii="Times New Roman" w:hAnsi="Times New Roman" w:cs="Times New Roman"/>
          <w:sz w:val="24"/>
          <w:szCs w:val="24"/>
        </w:rPr>
        <w:instrText xml:space="preserve"> ADDIN EN.CITE &lt;EndNote&gt;&lt;Cite&gt;&lt;Author&gt;Soh&lt;/Author&gt;&lt;Year&gt;2012&lt;/Year&gt;&lt;RecNum&gt;48&lt;/RecNum&gt;&lt;DisplayText&gt;&lt;style face="superscript"&gt;10&lt;/style&gt;&lt;/DisplayText&gt;&lt;record&gt;&lt;rec-number&gt;48&lt;/rec-number&gt;&lt;foreign-keys&gt;&lt;key app="EN" db-id="05ppvw5f9svvtfex50s5ap0l09fdpwtw92ft" timestamp="1531499196"&gt;48&lt;/key&gt;&lt;/foreign-keys&gt;&lt;ref-type name="Journal Article"&gt;17&lt;/ref-type&gt;&lt;contributors&gt;&lt;authors&gt;&lt;author&gt;Soh, S. E.&lt;/author&gt;&lt;author&gt;Lee, S. S.&lt;/author&gt;&lt;author&gt;Hoon, S. W.&lt;/author&gt;&lt;author&gt;Tan, M. Y.&lt;/author&gt;&lt;author&gt;Goh, A.&lt;/author&gt;&lt;author&gt;Lee, B. W.&lt;/author&gt;&lt;author&gt;Shek, L. P.&lt;/author&gt;&lt;author&gt;Teoh, O. H.&lt;/author&gt;&lt;author&gt;Kwek, K.&lt;/author&gt;&lt;author&gt;Saw, S. M.&lt;/author&gt;&lt;author&gt;Godfrey, K.&lt;/author&gt;&lt;author&gt;Chong, Y. S.&lt;/author&gt;&lt;author&gt;Gluckman, P.&lt;/author&gt;&lt;author&gt;van Bever, H. P.&lt;/author&gt;&lt;/authors&gt;&lt;/contributors&gt;&lt;auth-address&gt;Saw Swee Hock School of Public Health, National University of Singapore, Singapore 117597, Singapore.&lt;/auth-address&gt;&lt;titles&gt;&lt;title&gt;The methodology of the GUSTO cohort study: a novel approach in studying pediatric allergy&lt;/title&gt;&lt;secondary-title&gt;Asia Pac Allergy&lt;/secondary-title&gt;&lt;alt-title&gt;Asia Pacific allergy&lt;/alt-title&gt;&lt;/titles&gt;&lt;periodical&gt;&lt;full-title&gt;Asia Pac Allergy&lt;/full-title&gt;&lt;abbr-1&gt;Asia Pacific allergy&lt;/abbr-1&gt;&lt;/periodical&gt;&lt;alt-periodical&gt;&lt;full-title&gt;Asia Pac Allergy&lt;/full-title&gt;&lt;abbr-1&gt;Asia Pacific allergy&lt;/abbr-1&gt;&lt;/alt-periodical&gt;&lt;pages&gt;144-8&lt;/pages&gt;&lt;volume&gt;2&lt;/volume&gt;&lt;number&gt;2&lt;/number&gt;&lt;edition&gt;2012/06/16&lt;/edition&gt;&lt;keywords&gt;&lt;keyword&gt;Allergy&lt;/keyword&gt;&lt;keyword&gt;Cohort&lt;/keyword&gt;&lt;keyword&gt;Methodology&lt;/keyword&gt;&lt;keyword&gt;Pediatric&lt;/keyword&gt;&lt;/keywords&gt;&lt;dates&gt;&lt;year&gt;2012&lt;/year&gt;&lt;pub-dates&gt;&lt;date&gt;Apr&lt;/date&gt;&lt;/pub-dates&gt;&lt;/dates&gt;&lt;isbn&gt;2233-8276&lt;/isbn&gt;&lt;accession-num&gt;22701865&lt;/accession-num&gt;&lt;urls&gt;&lt;/urls&gt;&lt;custom2&gt;PMC3345328&lt;/custom2&gt;&lt;electronic-resource-num&gt;10.5415/apallergy.2012.2.2.144&lt;/electronic-resource-num&gt;&lt;remote-database-provider&gt;NLM&lt;/remote-database-provider&gt;&lt;language&gt;eng&lt;/language&gt;&lt;/record&gt;&lt;/Cite&gt;&lt;/EndNote&gt;</w:instrText>
      </w:r>
      <w:r w:rsidR="00C12282">
        <w:rPr>
          <w:rFonts w:ascii="Times New Roman" w:hAnsi="Times New Roman" w:cs="Times New Roman"/>
          <w:sz w:val="24"/>
          <w:szCs w:val="24"/>
        </w:rPr>
        <w:fldChar w:fldCharType="separate"/>
      </w:r>
      <w:r w:rsidR="00B07789" w:rsidRPr="00B07789">
        <w:rPr>
          <w:rFonts w:ascii="Times New Roman" w:hAnsi="Times New Roman" w:cs="Times New Roman"/>
          <w:noProof/>
          <w:sz w:val="24"/>
          <w:szCs w:val="24"/>
          <w:vertAlign w:val="superscript"/>
        </w:rPr>
        <w:t>10</w:t>
      </w:r>
      <w:r w:rsidR="00C12282">
        <w:rPr>
          <w:rFonts w:ascii="Times New Roman" w:hAnsi="Times New Roman" w:cs="Times New Roman"/>
          <w:sz w:val="24"/>
          <w:szCs w:val="24"/>
        </w:rPr>
        <w:fldChar w:fldCharType="end"/>
      </w:r>
      <w:r w:rsidR="00C12282">
        <w:rPr>
          <w:rFonts w:ascii="Times New Roman" w:hAnsi="Times New Roman" w:cs="Times New Roman"/>
          <w:sz w:val="24"/>
          <w:szCs w:val="24"/>
        </w:rPr>
        <w:t xml:space="preserve"> </w:t>
      </w:r>
      <w:r w:rsidR="0084402B">
        <w:rPr>
          <w:rFonts w:ascii="Times New Roman" w:hAnsi="Times New Roman" w:cs="Times New Roman"/>
          <w:sz w:val="24"/>
          <w:szCs w:val="24"/>
        </w:rPr>
        <w:t>Data</w:t>
      </w:r>
      <w:r w:rsidR="00C12282" w:rsidRPr="00C12282">
        <w:rPr>
          <w:rFonts w:ascii="Times New Roman" w:hAnsi="Times New Roman" w:cs="Times New Roman"/>
          <w:sz w:val="24"/>
          <w:szCs w:val="24"/>
        </w:rPr>
        <w:t xml:space="preserve"> were </w:t>
      </w:r>
      <w:r w:rsidR="00EA78FC">
        <w:rPr>
          <w:rFonts w:ascii="Times New Roman" w:hAnsi="Times New Roman" w:cs="Times New Roman"/>
          <w:sz w:val="24"/>
          <w:szCs w:val="24"/>
        </w:rPr>
        <w:t xml:space="preserve">collected </w:t>
      </w:r>
      <w:r w:rsidR="0043616F">
        <w:rPr>
          <w:rFonts w:ascii="Times New Roman" w:hAnsi="Times New Roman" w:cs="Times New Roman"/>
          <w:sz w:val="24"/>
          <w:szCs w:val="24"/>
        </w:rPr>
        <w:t xml:space="preserve">prospectively </w:t>
      </w:r>
      <w:r w:rsidR="00EA78FC">
        <w:rPr>
          <w:rFonts w:ascii="Times New Roman" w:hAnsi="Times New Roman" w:cs="Times New Roman"/>
          <w:sz w:val="24"/>
          <w:szCs w:val="24"/>
        </w:rPr>
        <w:t>through</w:t>
      </w:r>
      <w:r w:rsidR="00C12282">
        <w:rPr>
          <w:rFonts w:ascii="Times New Roman" w:hAnsi="Times New Roman" w:cs="Times New Roman"/>
          <w:sz w:val="24"/>
          <w:szCs w:val="24"/>
        </w:rPr>
        <w:t xml:space="preserve"> interviewer-administered </w:t>
      </w:r>
      <w:r w:rsidR="00C12282" w:rsidRPr="00C12282">
        <w:rPr>
          <w:rFonts w:ascii="Times New Roman" w:hAnsi="Times New Roman" w:cs="Times New Roman"/>
          <w:sz w:val="24"/>
          <w:szCs w:val="24"/>
        </w:rPr>
        <w:t xml:space="preserve">questionnaires </w:t>
      </w:r>
      <w:r w:rsidR="00C12282">
        <w:rPr>
          <w:rFonts w:ascii="Times New Roman" w:hAnsi="Times New Roman" w:cs="Times New Roman"/>
          <w:sz w:val="24"/>
          <w:szCs w:val="24"/>
        </w:rPr>
        <w:t>at</w:t>
      </w:r>
      <w:r w:rsidR="00C12282" w:rsidRPr="00C12282">
        <w:rPr>
          <w:rFonts w:ascii="Times New Roman" w:hAnsi="Times New Roman" w:cs="Times New Roman"/>
          <w:sz w:val="24"/>
          <w:szCs w:val="24"/>
        </w:rPr>
        <w:t xml:space="preserve"> 3, 6, 9, 12, 15 18, 24, 36, 48 and 60 months</w:t>
      </w:r>
      <w:r w:rsidR="00C12282">
        <w:rPr>
          <w:rFonts w:ascii="Times New Roman" w:hAnsi="Times New Roman" w:cs="Times New Roman"/>
          <w:sz w:val="24"/>
          <w:szCs w:val="24"/>
        </w:rPr>
        <w:t xml:space="preserve">. </w:t>
      </w:r>
      <w:r w:rsidR="00E10A4B" w:rsidRPr="00E10A4B">
        <w:rPr>
          <w:rFonts w:ascii="Times New Roman" w:hAnsi="Times New Roman" w:cs="Times New Roman"/>
          <w:i/>
          <w:sz w:val="24"/>
          <w:szCs w:val="24"/>
        </w:rPr>
        <w:t>Eczema</w:t>
      </w:r>
      <w:r w:rsidR="00E10A4B">
        <w:rPr>
          <w:rFonts w:ascii="Times New Roman" w:hAnsi="Times New Roman" w:cs="Times New Roman"/>
          <w:sz w:val="24"/>
          <w:szCs w:val="24"/>
        </w:rPr>
        <w:t xml:space="preserve"> was defined as a positive response to the question “Has your child ever been diagnosed with eczema?”. </w:t>
      </w:r>
      <w:r w:rsidR="008A5FEA" w:rsidRPr="008A5FEA">
        <w:rPr>
          <w:rFonts w:ascii="Times New Roman" w:hAnsi="Times New Roman" w:cs="Times New Roman"/>
          <w:i/>
          <w:sz w:val="24"/>
          <w:szCs w:val="24"/>
        </w:rPr>
        <w:t>Wheezing</w:t>
      </w:r>
      <w:r w:rsidR="00E5197C">
        <w:rPr>
          <w:rFonts w:ascii="Times New Roman" w:hAnsi="Times New Roman" w:cs="Times New Roman"/>
          <w:sz w:val="24"/>
          <w:szCs w:val="24"/>
        </w:rPr>
        <w:t xml:space="preserve"> was </w:t>
      </w:r>
      <w:r w:rsidR="008A5FEA">
        <w:rPr>
          <w:rFonts w:ascii="Times New Roman" w:hAnsi="Times New Roman" w:cs="Times New Roman"/>
          <w:sz w:val="24"/>
          <w:szCs w:val="24"/>
        </w:rPr>
        <w:t>defined as</w:t>
      </w:r>
      <w:r w:rsidR="008A5FEA" w:rsidRPr="00481858">
        <w:rPr>
          <w:rFonts w:ascii="Times New Roman" w:hAnsi="Times New Roman" w:cs="Times New Roman"/>
          <w:sz w:val="24"/>
          <w:szCs w:val="24"/>
        </w:rPr>
        <w:t xml:space="preserve"> positive </w:t>
      </w:r>
      <w:r w:rsidR="00F20687">
        <w:rPr>
          <w:rFonts w:ascii="Times New Roman" w:hAnsi="Times New Roman" w:cs="Times New Roman"/>
          <w:sz w:val="24"/>
          <w:szCs w:val="24"/>
        </w:rPr>
        <w:t xml:space="preserve">responses </w:t>
      </w:r>
      <w:r w:rsidR="008A5FEA" w:rsidRPr="00481858">
        <w:rPr>
          <w:rFonts w:ascii="Times New Roman" w:hAnsi="Times New Roman" w:cs="Times New Roman"/>
          <w:sz w:val="24"/>
          <w:szCs w:val="24"/>
        </w:rPr>
        <w:t xml:space="preserve">to </w:t>
      </w:r>
      <w:r w:rsidR="00330EDE">
        <w:rPr>
          <w:rFonts w:ascii="Times New Roman" w:hAnsi="Times New Roman" w:cs="Times New Roman"/>
          <w:sz w:val="24"/>
          <w:szCs w:val="24"/>
        </w:rPr>
        <w:t xml:space="preserve">both </w:t>
      </w:r>
      <w:r w:rsidR="008A5FEA" w:rsidRPr="00481858">
        <w:rPr>
          <w:rFonts w:ascii="Times New Roman" w:hAnsi="Times New Roman" w:cs="Times New Roman"/>
          <w:sz w:val="24"/>
          <w:szCs w:val="24"/>
        </w:rPr>
        <w:t>question</w:t>
      </w:r>
      <w:r w:rsidR="00330EDE">
        <w:rPr>
          <w:rFonts w:ascii="Times New Roman" w:hAnsi="Times New Roman" w:cs="Times New Roman"/>
          <w:sz w:val="24"/>
          <w:szCs w:val="24"/>
        </w:rPr>
        <w:t>s:</w:t>
      </w:r>
      <w:r w:rsidR="008A5FEA" w:rsidRPr="00481858">
        <w:rPr>
          <w:rFonts w:ascii="Times New Roman" w:hAnsi="Times New Roman" w:cs="Times New Roman"/>
          <w:sz w:val="24"/>
          <w:szCs w:val="24"/>
        </w:rPr>
        <w:t xml:space="preserve"> “Has your child </w:t>
      </w:r>
      <w:r w:rsidR="00244CA0">
        <w:rPr>
          <w:rFonts w:ascii="Times New Roman" w:hAnsi="Times New Roman" w:cs="Times New Roman"/>
          <w:sz w:val="24"/>
          <w:szCs w:val="24"/>
        </w:rPr>
        <w:t>had wheezing s</w:t>
      </w:r>
      <w:r w:rsidR="00D61600">
        <w:rPr>
          <w:rFonts w:ascii="Times New Roman" w:hAnsi="Times New Roman" w:cs="Times New Roman"/>
          <w:sz w:val="24"/>
          <w:szCs w:val="24"/>
        </w:rPr>
        <w:t>ince the last visit</w:t>
      </w:r>
      <w:r w:rsidR="008A5FEA" w:rsidRPr="00481858">
        <w:rPr>
          <w:rFonts w:ascii="Times New Roman" w:hAnsi="Times New Roman" w:cs="Times New Roman"/>
          <w:sz w:val="24"/>
          <w:szCs w:val="24"/>
        </w:rPr>
        <w:t>?”</w:t>
      </w:r>
      <w:r w:rsidR="00042DE2">
        <w:rPr>
          <w:rFonts w:ascii="Times New Roman" w:hAnsi="Times New Roman" w:cs="Times New Roman"/>
          <w:sz w:val="24"/>
          <w:szCs w:val="24"/>
        </w:rPr>
        <w:t xml:space="preserve"> </w:t>
      </w:r>
      <w:r w:rsidR="00E118F4">
        <w:rPr>
          <w:rFonts w:ascii="Times New Roman" w:hAnsi="Times New Roman" w:cs="Times New Roman"/>
          <w:sz w:val="24"/>
          <w:szCs w:val="24"/>
        </w:rPr>
        <w:t>AND</w:t>
      </w:r>
      <w:r w:rsidR="00042DE2">
        <w:rPr>
          <w:rFonts w:ascii="Times New Roman" w:hAnsi="Times New Roman" w:cs="Times New Roman"/>
          <w:sz w:val="24"/>
          <w:szCs w:val="24"/>
        </w:rPr>
        <w:t xml:space="preserve"> “Has your child</w:t>
      </w:r>
      <w:r w:rsidR="008A5FEA">
        <w:rPr>
          <w:rFonts w:ascii="Times New Roman" w:hAnsi="Times New Roman" w:cs="Times New Roman"/>
          <w:sz w:val="24"/>
          <w:szCs w:val="24"/>
        </w:rPr>
        <w:t xml:space="preserve"> been prescribed with nebulizer/inhaler</w:t>
      </w:r>
      <w:r w:rsidR="00042DE2">
        <w:rPr>
          <w:rFonts w:ascii="Times New Roman" w:hAnsi="Times New Roman" w:cs="Times New Roman"/>
          <w:sz w:val="24"/>
          <w:szCs w:val="24"/>
        </w:rPr>
        <w:t xml:space="preserve"> treatment since the last visit</w:t>
      </w:r>
      <w:r w:rsidR="008A5FEA">
        <w:rPr>
          <w:rFonts w:ascii="Times New Roman" w:hAnsi="Times New Roman" w:cs="Times New Roman"/>
          <w:sz w:val="24"/>
          <w:szCs w:val="24"/>
        </w:rPr>
        <w:t>?</w:t>
      </w:r>
      <w:r w:rsidR="00443F09">
        <w:rPr>
          <w:rFonts w:ascii="Times New Roman" w:hAnsi="Times New Roman" w:cs="Times New Roman"/>
          <w:sz w:val="24"/>
          <w:szCs w:val="24"/>
        </w:rPr>
        <w:t xml:space="preserve">” </w:t>
      </w:r>
      <w:r w:rsidR="00A6550D">
        <w:rPr>
          <w:rFonts w:ascii="Times New Roman" w:hAnsi="Times New Roman" w:cs="Times New Roman"/>
          <w:sz w:val="24"/>
          <w:szCs w:val="24"/>
        </w:rPr>
        <w:t>Definitions of wheezing phenotypes were adapted from the Avon Longitudinal Study of Parents and Children (ALSPAC)</w:t>
      </w:r>
      <w:r w:rsidR="00B21B27">
        <w:rPr>
          <w:rFonts w:ascii="Times New Roman" w:hAnsi="Times New Roman" w:cs="Times New Roman"/>
          <w:sz w:val="24"/>
          <w:szCs w:val="24"/>
        </w:rPr>
        <w:t>,</w:t>
      </w:r>
      <w:r w:rsidR="004A166A">
        <w:rPr>
          <w:rFonts w:ascii="Times New Roman" w:hAnsi="Times New Roman" w:cs="Times New Roman"/>
          <w:sz w:val="24"/>
          <w:szCs w:val="24"/>
        </w:rPr>
        <w:fldChar w:fldCharType="begin">
          <w:fldData xml:space="preserve">PEVuZE5vdGU+PENpdGU+PEF1dGhvcj5IZW5kZXJzb248L0F1dGhvcj48WWVhcj4yMDA4PC9ZZWFy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OTc0LTgwPC9w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</w:fldData>
        </w:fldChar>
      </w:r>
      <w:r w:rsidR="00B07789">
        <w:rPr>
          <w:rFonts w:ascii="Times New Roman" w:hAnsi="Times New Roman" w:cs="Times New Roman"/>
          <w:sz w:val="24"/>
          <w:szCs w:val="24"/>
        </w:rPr>
        <w:instrText xml:space="preserve"> ADDIN EN.CITE </w:instrText>
      </w:r>
      <w:r w:rsidR="00B07789">
        <w:rPr>
          <w:rFonts w:ascii="Times New Roman" w:hAnsi="Times New Roman" w:cs="Times New Roman"/>
          <w:sz w:val="24"/>
          <w:szCs w:val="24"/>
        </w:rPr>
        <w:fldChar w:fldCharType="begin">
          <w:fldData xml:space="preserve">PEVuZE5vdGU+PENpdGU+PEF1dGhvcj5IZW5kZXJzb248L0F1dGhvcj48WWVhcj4yMDA4PC9ZZWFy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OTc0LTgwPC9w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</w:fldData>
        </w:fldChar>
      </w:r>
      <w:r w:rsidR="00B07789">
        <w:rPr>
          <w:rFonts w:ascii="Times New Roman" w:hAnsi="Times New Roman" w:cs="Times New Roman"/>
          <w:sz w:val="24"/>
          <w:szCs w:val="24"/>
        </w:rPr>
        <w:instrText xml:space="preserve"> ADDIN EN.CITE.DATA </w:instrText>
      </w:r>
      <w:r w:rsidR="00B07789">
        <w:rPr>
          <w:rFonts w:ascii="Times New Roman" w:hAnsi="Times New Roman" w:cs="Times New Roman"/>
          <w:sz w:val="24"/>
          <w:szCs w:val="24"/>
        </w:rPr>
      </w:r>
      <w:r w:rsidR="00B07789">
        <w:rPr>
          <w:rFonts w:ascii="Times New Roman" w:hAnsi="Times New Roman" w:cs="Times New Roman"/>
          <w:sz w:val="24"/>
          <w:szCs w:val="24"/>
        </w:rPr>
        <w:fldChar w:fldCharType="end"/>
      </w:r>
      <w:r w:rsidR="004A166A">
        <w:rPr>
          <w:rFonts w:ascii="Times New Roman" w:hAnsi="Times New Roman" w:cs="Times New Roman"/>
          <w:sz w:val="24"/>
          <w:szCs w:val="24"/>
        </w:rPr>
      </w:r>
      <w:r w:rsidR="004A166A">
        <w:rPr>
          <w:rFonts w:ascii="Times New Roman" w:hAnsi="Times New Roman" w:cs="Times New Roman"/>
          <w:sz w:val="24"/>
          <w:szCs w:val="24"/>
        </w:rPr>
        <w:fldChar w:fldCharType="separate"/>
      </w:r>
      <w:r w:rsidR="00B07789" w:rsidRPr="00B07789">
        <w:rPr>
          <w:rFonts w:ascii="Times New Roman" w:hAnsi="Times New Roman" w:cs="Times New Roman"/>
          <w:noProof/>
          <w:sz w:val="24"/>
          <w:szCs w:val="24"/>
          <w:vertAlign w:val="superscript"/>
        </w:rPr>
        <w:t>11</w:t>
      </w:r>
      <w:r w:rsidR="004A166A">
        <w:rPr>
          <w:rFonts w:ascii="Times New Roman" w:hAnsi="Times New Roman" w:cs="Times New Roman"/>
          <w:sz w:val="24"/>
          <w:szCs w:val="24"/>
        </w:rPr>
        <w:fldChar w:fldCharType="end"/>
      </w:r>
      <w:r w:rsidR="005847DF">
        <w:rPr>
          <w:rFonts w:ascii="Times New Roman" w:hAnsi="Times New Roman" w:cs="Times New Roman"/>
          <w:sz w:val="24"/>
          <w:szCs w:val="24"/>
        </w:rPr>
        <w:t xml:space="preserve"> which was further validated in the </w:t>
      </w:r>
      <w:r w:rsidR="00A6550D">
        <w:rPr>
          <w:rFonts w:ascii="Times New Roman" w:hAnsi="Times New Roman" w:cs="Times New Roman"/>
          <w:sz w:val="24"/>
          <w:szCs w:val="24"/>
        </w:rPr>
        <w:t>Southampton Women’s Survey</w:t>
      </w:r>
      <w:r w:rsidR="00EF350C">
        <w:rPr>
          <w:rFonts w:ascii="Times New Roman" w:hAnsi="Times New Roman" w:cs="Times New Roman"/>
          <w:sz w:val="24"/>
          <w:szCs w:val="24"/>
        </w:rPr>
        <w:t xml:space="preserve"> (SWS)</w:t>
      </w:r>
      <w:r w:rsidR="003F45CD">
        <w:rPr>
          <w:rFonts w:ascii="Times New Roman" w:hAnsi="Times New Roman" w:cs="Times New Roman"/>
          <w:sz w:val="24"/>
          <w:szCs w:val="24"/>
        </w:rPr>
        <w:t>.</w:t>
      </w:r>
      <w:r w:rsidR="004A166A">
        <w:rPr>
          <w:rFonts w:ascii="Times New Roman" w:hAnsi="Times New Roman" w:cs="Times New Roman"/>
          <w:sz w:val="24"/>
          <w:szCs w:val="24"/>
        </w:rPr>
        <w:fldChar w:fldCharType="begin">
          <w:fldData xml:space="preserve">PEVuZE5vdGU+PENpdGU+PEF1dGhvcj5Db2xsaW5zPC9BdXRob3I+PFllYXI+MjAxMzwvWWVhcj48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</w:fldData>
        </w:fldChar>
      </w:r>
      <w:r w:rsidR="00B07789">
        <w:rPr>
          <w:rFonts w:ascii="Times New Roman" w:hAnsi="Times New Roman" w:cs="Times New Roman"/>
          <w:sz w:val="24"/>
          <w:szCs w:val="24"/>
        </w:rPr>
        <w:instrText xml:space="preserve"> ADDIN EN.CITE </w:instrText>
      </w:r>
      <w:r w:rsidR="00B07789">
        <w:rPr>
          <w:rFonts w:ascii="Times New Roman" w:hAnsi="Times New Roman" w:cs="Times New Roman"/>
          <w:sz w:val="24"/>
          <w:szCs w:val="24"/>
        </w:rPr>
        <w:fldChar w:fldCharType="begin">
          <w:fldData xml:space="preserve">PEVuZE5vdGU+PENpdGU+PEF1dGhvcj5Db2xsaW5zPC9BdXRob3I+PFllYXI+MjAxMzwvWWVhcj48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</w:fldData>
        </w:fldChar>
      </w:r>
      <w:r w:rsidR="00B07789">
        <w:rPr>
          <w:rFonts w:ascii="Times New Roman" w:hAnsi="Times New Roman" w:cs="Times New Roman"/>
          <w:sz w:val="24"/>
          <w:szCs w:val="24"/>
        </w:rPr>
        <w:instrText xml:space="preserve"> ADDIN EN.CITE.DATA </w:instrText>
      </w:r>
      <w:r w:rsidR="00B07789">
        <w:rPr>
          <w:rFonts w:ascii="Times New Roman" w:hAnsi="Times New Roman" w:cs="Times New Roman"/>
          <w:sz w:val="24"/>
          <w:szCs w:val="24"/>
        </w:rPr>
      </w:r>
      <w:r w:rsidR="00B07789">
        <w:rPr>
          <w:rFonts w:ascii="Times New Roman" w:hAnsi="Times New Roman" w:cs="Times New Roman"/>
          <w:sz w:val="24"/>
          <w:szCs w:val="24"/>
        </w:rPr>
        <w:fldChar w:fldCharType="end"/>
      </w:r>
      <w:r w:rsidR="004A166A">
        <w:rPr>
          <w:rFonts w:ascii="Times New Roman" w:hAnsi="Times New Roman" w:cs="Times New Roman"/>
          <w:sz w:val="24"/>
          <w:szCs w:val="24"/>
        </w:rPr>
      </w:r>
      <w:r w:rsidR="004A166A">
        <w:rPr>
          <w:rFonts w:ascii="Times New Roman" w:hAnsi="Times New Roman" w:cs="Times New Roman"/>
          <w:sz w:val="24"/>
          <w:szCs w:val="24"/>
        </w:rPr>
        <w:fldChar w:fldCharType="separate"/>
      </w:r>
      <w:r w:rsidR="00B07789" w:rsidRPr="00B07789">
        <w:rPr>
          <w:rFonts w:ascii="Times New Roman" w:hAnsi="Times New Roman" w:cs="Times New Roman"/>
          <w:noProof/>
          <w:sz w:val="24"/>
          <w:szCs w:val="24"/>
          <w:vertAlign w:val="superscript"/>
        </w:rPr>
        <w:t>12</w:t>
      </w:r>
      <w:r w:rsidR="004A166A">
        <w:rPr>
          <w:rFonts w:ascii="Times New Roman" w:hAnsi="Times New Roman" w:cs="Times New Roman"/>
          <w:sz w:val="24"/>
          <w:szCs w:val="24"/>
        </w:rPr>
        <w:fldChar w:fldCharType="end"/>
      </w:r>
      <w:r w:rsidR="00A6550D">
        <w:rPr>
          <w:rFonts w:ascii="Times New Roman" w:hAnsi="Times New Roman" w:cs="Times New Roman"/>
          <w:sz w:val="24"/>
          <w:szCs w:val="24"/>
        </w:rPr>
        <w:t xml:space="preserve"> </w:t>
      </w:r>
    </w:p>
    <w:p w14:paraId="4CF0CE48" w14:textId="1C64B4BA" w:rsidR="0096269F" w:rsidRDefault="009F79B9" w:rsidP="00751A50">
      <w:pPr>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Transient early wheezing </w:t>
      </w:r>
      <w:r>
        <w:rPr>
          <w:rFonts w:ascii="Times New Roman" w:hAnsi="Times New Roman" w:cs="Times New Roman"/>
          <w:sz w:val="24"/>
          <w:szCs w:val="24"/>
        </w:rPr>
        <w:t xml:space="preserve">was defined as at least </w:t>
      </w:r>
      <w:r w:rsidR="00CB21DD">
        <w:rPr>
          <w:rFonts w:ascii="Times New Roman" w:hAnsi="Times New Roman" w:cs="Times New Roman"/>
          <w:sz w:val="24"/>
          <w:szCs w:val="24"/>
        </w:rPr>
        <w:t>one</w:t>
      </w:r>
      <w:r>
        <w:rPr>
          <w:rFonts w:ascii="Times New Roman" w:hAnsi="Times New Roman" w:cs="Times New Roman"/>
          <w:sz w:val="24"/>
          <w:szCs w:val="24"/>
        </w:rPr>
        <w:t xml:space="preserve"> episode of parental-reported wheezing </w:t>
      </w:r>
      <w:r w:rsidR="009F4DEC">
        <w:rPr>
          <w:rFonts w:ascii="Times New Roman" w:hAnsi="Times New Roman" w:cs="Times New Roman"/>
          <w:sz w:val="24"/>
          <w:szCs w:val="24"/>
        </w:rPr>
        <w:t>(as prior defined)</w:t>
      </w:r>
      <w:r>
        <w:rPr>
          <w:rFonts w:ascii="Times New Roman" w:hAnsi="Times New Roman" w:cs="Times New Roman"/>
          <w:sz w:val="24"/>
          <w:szCs w:val="24"/>
        </w:rPr>
        <w:t xml:space="preserve"> before age 2 and none in the 12 months preceding the Year 5 visit. </w:t>
      </w:r>
      <w:r w:rsidR="00B12F90" w:rsidRPr="00B12F90">
        <w:rPr>
          <w:rFonts w:ascii="Times New Roman" w:hAnsi="Times New Roman" w:cs="Times New Roman"/>
          <w:i/>
          <w:sz w:val="24"/>
          <w:szCs w:val="24"/>
        </w:rPr>
        <w:t>Late onset wheezing</w:t>
      </w:r>
      <w:r w:rsidR="00B12F90">
        <w:rPr>
          <w:rFonts w:ascii="Times New Roman" w:hAnsi="Times New Roman" w:cs="Times New Roman"/>
          <w:sz w:val="24"/>
          <w:szCs w:val="24"/>
        </w:rPr>
        <w:t xml:space="preserve"> was defined as no reported wheezing episodes in the first 2 years of life and at least </w:t>
      </w:r>
      <w:r w:rsidR="00CB21DD">
        <w:rPr>
          <w:rFonts w:ascii="Times New Roman" w:hAnsi="Times New Roman" w:cs="Times New Roman"/>
          <w:sz w:val="24"/>
          <w:szCs w:val="24"/>
        </w:rPr>
        <w:t>one</w:t>
      </w:r>
      <w:r w:rsidR="00B12F90">
        <w:rPr>
          <w:rFonts w:ascii="Times New Roman" w:hAnsi="Times New Roman" w:cs="Times New Roman"/>
          <w:sz w:val="24"/>
          <w:szCs w:val="24"/>
        </w:rPr>
        <w:t xml:space="preserve"> episode of wheezing in the 12 months preceding the Year 5 visit. </w:t>
      </w:r>
      <w:r w:rsidR="001B3184" w:rsidRPr="00A349BB">
        <w:rPr>
          <w:rFonts w:ascii="Times New Roman" w:hAnsi="Times New Roman" w:cs="Times New Roman"/>
          <w:i/>
          <w:sz w:val="24"/>
          <w:szCs w:val="24"/>
        </w:rPr>
        <w:t>Persistent wheezing</w:t>
      </w:r>
      <w:r w:rsidR="008D6DDD">
        <w:rPr>
          <w:rFonts w:ascii="Times New Roman" w:hAnsi="Times New Roman" w:cs="Times New Roman"/>
          <w:sz w:val="24"/>
          <w:szCs w:val="24"/>
        </w:rPr>
        <w:t xml:space="preserve"> was</w:t>
      </w:r>
      <w:r w:rsidR="00B95446">
        <w:rPr>
          <w:rFonts w:ascii="Times New Roman" w:hAnsi="Times New Roman" w:cs="Times New Roman"/>
          <w:sz w:val="24"/>
          <w:szCs w:val="24"/>
        </w:rPr>
        <w:t xml:space="preserve"> </w:t>
      </w:r>
      <w:r w:rsidR="008D6DDD">
        <w:rPr>
          <w:rFonts w:ascii="Times New Roman" w:hAnsi="Times New Roman" w:cs="Times New Roman"/>
          <w:sz w:val="24"/>
          <w:szCs w:val="24"/>
        </w:rPr>
        <w:t xml:space="preserve">defined </w:t>
      </w:r>
      <w:r w:rsidR="008D6DDD" w:rsidRPr="006F0AAA">
        <w:rPr>
          <w:rFonts w:ascii="Times New Roman" w:hAnsi="Times New Roman" w:cs="Times New Roman"/>
          <w:sz w:val="24"/>
          <w:szCs w:val="24"/>
        </w:rPr>
        <w:t xml:space="preserve">as </w:t>
      </w:r>
      <w:r w:rsidR="001B3184" w:rsidRPr="006F0AAA">
        <w:rPr>
          <w:rFonts w:ascii="Times New Roman" w:hAnsi="Times New Roman" w:cs="Times New Roman"/>
          <w:sz w:val="24"/>
          <w:szCs w:val="24"/>
        </w:rPr>
        <w:t xml:space="preserve">at least </w:t>
      </w:r>
      <w:r w:rsidR="006F0AAA" w:rsidRPr="006F0AAA">
        <w:rPr>
          <w:rFonts w:ascii="Times New Roman" w:hAnsi="Times New Roman" w:cs="Times New Roman"/>
          <w:sz w:val="24"/>
          <w:szCs w:val="24"/>
        </w:rPr>
        <w:t xml:space="preserve">one </w:t>
      </w:r>
      <w:r w:rsidR="001B3184" w:rsidRPr="006F0AAA">
        <w:rPr>
          <w:rFonts w:ascii="Times New Roman" w:hAnsi="Times New Roman" w:cs="Times New Roman"/>
          <w:sz w:val="24"/>
          <w:szCs w:val="24"/>
        </w:rPr>
        <w:t xml:space="preserve">episode of </w:t>
      </w:r>
      <w:r w:rsidR="008D6DDD" w:rsidRPr="006F0AAA">
        <w:rPr>
          <w:rFonts w:ascii="Times New Roman" w:hAnsi="Times New Roman" w:cs="Times New Roman"/>
          <w:sz w:val="24"/>
          <w:szCs w:val="24"/>
        </w:rPr>
        <w:t xml:space="preserve">parental-reported </w:t>
      </w:r>
      <w:r w:rsidR="001B3184" w:rsidRPr="006F0AAA">
        <w:rPr>
          <w:rFonts w:ascii="Times New Roman" w:hAnsi="Times New Roman" w:cs="Times New Roman"/>
          <w:sz w:val="24"/>
          <w:szCs w:val="24"/>
        </w:rPr>
        <w:t>wheezing</w:t>
      </w:r>
      <w:r w:rsidR="001B3184">
        <w:rPr>
          <w:rFonts w:ascii="Times New Roman" w:hAnsi="Times New Roman" w:cs="Times New Roman"/>
          <w:sz w:val="24"/>
          <w:szCs w:val="24"/>
        </w:rPr>
        <w:t xml:space="preserve"> before the age of two years </w:t>
      </w:r>
      <w:r w:rsidR="001B3184" w:rsidRPr="009D0A19">
        <w:rPr>
          <w:rFonts w:ascii="Times New Roman" w:hAnsi="Times New Roman" w:cs="Times New Roman"/>
          <w:b/>
          <w:sz w:val="24"/>
          <w:szCs w:val="24"/>
        </w:rPr>
        <w:t>an</w:t>
      </w:r>
      <w:r w:rsidR="00E410BC" w:rsidRPr="009D0A19">
        <w:rPr>
          <w:rFonts w:ascii="Times New Roman" w:hAnsi="Times New Roman" w:cs="Times New Roman"/>
          <w:b/>
          <w:sz w:val="24"/>
          <w:szCs w:val="24"/>
        </w:rPr>
        <w:t>d</w:t>
      </w:r>
      <w:r w:rsidR="00E410BC">
        <w:rPr>
          <w:rFonts w:ascii="Times New Roman" w:hAnsi="Times New Roman" w:cs="Times New Roman"/>
          <w:sz w:val="24"/>
          <w:szCs w:val="24"/>
        </w:rPr>
        <w:t xml:space="preserve"> at least one episode of wheezing</w:t>
      </w:r>
      <w:r w:rsidR="00B12F90">
        <w:rPr>
          <w:rFonts w:ascii="Times New Roman" w:hAnsi="Times New Roman" w:cs="Times New Roman"/>
          <w:sz w:val="24"/>
          <w:szCs w:val="24"/>
        </w:rPr>
        <w:t xml:space="preserve"> </w:t>
      </w:r>
      <w:r w:rsidR="001B3184">
        <w:rPr>
          <w:rFonts w:ascii="Times New Roman" w:hAnsi="Times New Roman" w:cs="Times New Roman"/>
          <w:sz w:val="24"/>
          <w:szCs w:val="24"/>
        </w:rPr>
        <w:t xml:space="preserve">in the preceding year before the </w:t>
      </w:r>
      <w:r w:rsidR="00EB0EE2">
        <w:rPr>
          <w:rFonts w:ascii="Times New Roman" w:hAnsi="Times New Roman" w:cs="Times New Roman"/>
          <w:sz w:val="24"/>
          <w:szCs w:val="24"/>
        </w:rPr>
        <w:t>Year 5</w:t>
      </w:r>
      <w:r w:rsidR="001B3184">
        <w:rPr>
          <w:rFonts w:ascii="Times New Roman" w:hAnsi="Times New Roman" w:cs="Times New Roman"/>
          <w:sz w:val="24"/>
          <w:szCs w:val="24"/>
        </w:rPr>
        <w:t xml:space="preserve"> visit. </w:t>
      </w:r>
    </w:p>
    <w:p w14:paraId="2EE2EFDF" w14:textId="2F0DCE74" w:rsidR="009D3599" w:rsidRDefault="006F498C" w:rsidP="00686C16">
      <w:pPr>
        <w:spacing w:after="0" w:line="480" w:lineRule="auto"/>
        <w:ind w:firstLine="720"/>
        <w:jc w:val="both"/>
        <w:rPr>
          <w:rFonts w:ascii="Times New Roman" w:hAnsi="Times New Roman" w:cs="Times New Roman"/>
          <w:sz w:val="24"/>
          <w:szCs w:val="24"/>
        </w:rPr>
      </w:pPr>
      <w:r w:rsidRPr="006F498C">
        <w:rPr>
          <w:rFonts w:ascii="Times New Roman" w:hAnsi="Times New Roman" w:cs="Times New Roman"/>
          <w:sz w:val="24"/>
          <w:szCs w:val="24"/>
        </w:rPr>
        <w:t xml:space="preserve">Skin </w:t>
      </w:r>
      <w:r w:rsidR="007C091E">
        <w:rPr>
          <w:rFonts w:ascii="Times New Roman" w:hAnsi="Times New Roman" w:cs="Times New Roman"/>
          <w:sz w:val="24"/>
          <w:szCs w:val="24"/>
        </w:rPr>
        <w:t xml:space="preserve">prick testing (SPT) to </w:t>
      </w:r>
      <w:r w:rsidRPr="006F498C">
        <w:rPr>
          <w:rFonts w:ascii="Times New Roman" w:hAnsi="Times New Roman" w:cs="Times New Roman"/>
          <w:sz w:val="24"/>
          <w:szCs w:val="24"/>
        </w:rPr>
        <w:t>house dust</w:t>
      </w:r>
      <w:r>
        <w:rPr>
          <w:rFonts w:ascii="Times New Roman" w:hAnsi="Times New Roman" w:cs="Times New Roman"/>
          <w:sz w:val="24"/>
          <w:szCs w:val="24"/>
        </w:rPr>
        <w:t xml:space="preserve"> </w:t>
      </w:r>
      <w:r w:rsidRPr="006F498C">
        <w:rPr>
          <w:rFonts w:ascii="Times New Roman" w:hAnsi="Times New Roman" w:cs="Times New Roman"/>
          <w:sz w:val="24"/>
          <w:szCs w:val="24"/>
        </w:rPr>
        <w:t>mites</w:t>
      </w:r>
      <w:r w:rsidR="00617711">
        <w:rPr>
          <w:rFonts w:ascii="Times New Roman" w:hAnsi="Times New Roman" w:cs="Times New Roman"/>
          <w:sz w:val="24"/>
          <w:szCs w:val="24"/>
        </w:rPr>
        <w:t xml:space="preserve"> (HDM)</w:t>
      </w:r>
      <w:r w:rsidRPr="006F498C">
        <w:rPr>
          <w:rFonts w:ascii="Times New Roman" w:hAnsi="Times New Roman" w:cs="Times New Roman"/>
          <w:sz w:val="24"/>
          <w:szCs w:val="24"/>
        </w:rPr>
        <w:t xml:space="preserve"> </w:t>
      </w:r>
      <w:r w:rsidRPr="00686C16">
        <w:rPr>
          <w:rFonts w:ascii="Times New Roman" w:hAnsi="Times New Roman" w:cs="Times New Roman"/>
          <w:i/>
          <w:sz w:val="24"/>
          <w:szCs w:val="24"/>
        </w:rPr>
        <w:t>D. pteronyssinus, Dermatophagoides farinae</w:t>
      </w:r>
      <w:r w:rsidRPr="006F498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686C16">
        <w:rPr>
          <w:rFonts w:ascii="Times New Roman" w:hAnsi="Times New Roman" w:cs="Times New Roman"/>
          <w:i/>
          <w:sz w:val="24"/>
          <w:szCs w:val="24"/>
        </w:rPr>
        <w:t>B. tropicalis</w:t>
      </w:r>
      <w:r w:rsidRPr="006F498C">
        <w:rPr>
          <w:rFonts w:ascii="Times New Roman" w:hAnsi="Times New Roman" w:cs="Times New Roman"/>
          <w:sz w:val="24"/>
          <w:szCs w:val="24"/>
        </w:rPr>
        <w:t xml:space="preserve"> was carried out at 18</w:t>
      </w:r>
      <w:r w:rsidR="00387BA5">
        <w:rPr>
          <w:rFonts w:ascii="Times New Roman" w:hAnsi="Times New Roman" w:cs="Times New Roman"/>
          <w:sz w:val="24"/>
          <w:szCs w:val="24"/>
        </w:rPr>
        <w:t xml:space="preserve"> and 60 months</w:t>
      </w:r>
      <w:r w:rsidRPr="006F498C">
        <w:rPr>
          <w:rFonts w:ascii="Times New Roman" w:hAnsi="Times New Roman" w:cs="Times New Roman"/>
          <w:sz w:val="24"/>
          <w:szCs w:val="24"/>
        </w:rPr>
        <w:t xml:space="preserve">. </w:t>
      </w:r>
      <w:r w:rsidR="006A588E">
        <w:rPr>
          <w:rFonts w:ascii="Times New Roman" w:hAnsi="Times New Roman" w:cs="Times New Roman"/>
          <w:sz w:val="24"/>
          <w:szCs w:val="24"/>
        </w:rPr>
        <w:t>Ethics approval was obtained from the Centralized Institutional Review Board (CIRB) of SingHealth (reference 2009/280/D) and the Domain Specific Review Board of Singapore National Healthcare Group (reference D/09/021). Written informed consent was obtained from all participants.</w:t>
      </w:r>
    </w:p>
    <w:p w14:paraId="34EDACB6" w14:textId="3553E9E7" w:rsidR="00D154A8" w:rsidRPr="00030F61" w:rsidRDefault="009105A1" w:rsidP="00C462FF">
      <w:pPr>
        <w:spacing w:after="0" w:line="480" w:lineRule="auto"/>
        <w:ind w:firstLine="720"/>
        <w:jc w:val="both"/>
        <w:rPr>
          <w:sz w:val="24"/>
        </w:rPr>
      </w:pPr>
      <w:r w:rsidRPr="00030F61">
        <w:rPr>
          <w:rFonts w:ascii="Times New Roman" w:hAnsi="Times New Roman" w:cs="Times New Roman"/>
          <w:sz w:val="24"/>
        </w:rPr>
        <w:t>Statistical analysis was perf</w:t>
      </w:r>
      <w:r>
        <w:rPr>
          <w:rFonts w:ascii="Times New Roman" w:hAnsi="Times New Roman" w:cs="Times New Roman"/>
          <w:sz w:val="24"/>
        </w:rPr>
        <w:t>ormed using IBM SPSS version 24. S</w:t>
      </w:r>
      <w:r w:rsidR="00D154A8" w:rsidRPr="00030F61">
        <w:rPr>
          <w:rFonts w:ascii="Times New Roman" w:hAnsi="Times New Roman" w:cs="Times New Roman"/>
          <w:sz w:val="24"/>
        </w:rPr>
        <w:t xml:space="preserve">tatistical significance was set at p&lt;0.05. </w:t>
      </w:r>
    </w:p>
    <w:p w14:paraId="2AD00474" w14:textId="11AE3D0B" w:rsidR="00A62CD0" w:rsidRDefault="00B509A0" w:rsidP="00751A5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d</w:t>
      </w:r>
      <w:r w:rsidR="00C50F88">
        <w:rPr>
          <w:rFonts w:ascii="Times New Roman" w:hAnsi="Times New Roman" w:cs="Times New Roman"/>
          <w:sz w:val="24"/>
          <w:szCs w:val="24"/>
        </w:rPr>
        <w:t xml:space="preserve">emographic characteristics </w:t>
      </w:r>
      <w:r w:rsidR="00E8537D">
        <w:rPr>
          <w:rFonts w:ascii="Times New Roman" w:hAnsi="Times New Roman" w:cs="Times New Roman"/>
          <w:sz w:val="24"/>
          <w:szCs w:val="24"/>
        </w:rPr>
        <w:t>of</w:t>
      </w:r>
      <w:r w:rsidR="00C50F88">
        <w:rPr>
          <w:rFonts w:ascii="Times New Roman" w:hAnsi="Times New Roman" w:cs="Times New Roman"/>
          <w:sz w:val="24"/>
          <w:szCs w:val="24"/>
        </w:rPr>
        <w:t xml:space="preserve"> </w:t>
      </w:r>
      <w:r w:rsidR="000E0138">
        <w:rPr>
          <w:rFonts w:ascii="Times New Roman" w:hAnsi="Times New Roman" w:cs="Times New Roman"/>
          <w:sz w:val="24"/>
          <w:szCs w:val="24"/>
        </w:rPr>
        <w:t xml:space="preserve">the </w:t>
      </w:r>
      <w:r w:rsidR="00C50F88">
        <w:rPr>
          <w:rFonts w:ascii="Times New Roman" w:hAnsi="Times New Roman" w:cs="Times New Roman"/>
          <w:sz w:val="24"/>
          <w:szCs w:val="24"/>
        </w:rPr>
        <w:t xml:space="preserve">subjects </w:t>
      </w:r>
      <w:r w:rsidR="00182132">
        <w:rPr>
          <w:rFonts w:ascii="Times New Roman" w:hAnsi="Times New Roman" w:cs="Times New Roman"/>
          <w:sz w:val="24"/>
          <w:szCs w:val="24"/>
        </w:rPr>
        <w:t xml:space="preserve">are </w:t>
      </w:r>
      <w:r w:rsidR="008D1396">
        <w:rPr>
          <w:rFonts w:ascii="Times New Roman" w:hAnsi="Times New Roman" w:cs="Times New Roman"/>
          <w:sz w:val="24"/>
          <w:szCs w:val="24"/>
        </w:rPr>
        <w:t>summarized</w:t>
      </w:r>
      <w:r w:rsidR="00182132">
        <w:rPr>
          <w:rFonts w:ascii="Times New Roman" w:hAnsi="Times New Roman" w:cs="Times New Roman"/>
          <w:sz w:val="24"/>
          <w:szCs w:val="24"/>
        </w:rPr>
        <w:t xml:space="preserve"> in </w:t>
      </w:r>
      <w:r w:rsidR="00B22821">
        <w:rPr>
          <w:rFonts w:ascii="Times New Roman" w:hAnsi="Times New Roman" w:cs="Times New Roman"/>
          <w:sz w:val="24"/>
          <w:szCs w:val="24"/>
        </w:rPr>
        <w:t xml:space="preserve">Supplementary </w:t>
      </w:r>
      <w:r w:rsidR="00182132">
        <w:rPr>
          <w:rFonts w:ascii="Times New Roman" w:hAnsi="Times New Roman" w:cs="Times New Roman"/>
          <w:sz w:val="24"/>
          <w:szCs w:val="24"/>
        </w:rPr>
        <w:t>Table 1</w:t>
      </w:r>
      <w:r w:rsidR="00FF11C6">
        <w:rPr>
          <w:rFonts w:ascii="Times New Roman" w:hAnsi="Times New Roman" w:cs="Times New Roman"/>
          <w:sz w:val="24"/>
          <w:szCs w:val="24"/>
        </w:rPr>
        <w:t xml:space="preserve"> and </w:t>
      </w:r>
      <w:r w:rsidR="003E4AA3">
        <w:rPr>
          <w:rFonts w:ascii="Times New Roman" w:hAnsi="Times New Roman" w:cs="Times New Roman"/>
          <w:sz w:val="24"/>
          <w:szCs w:val="24"/>
        </w:rPr>
        <w:t>wheezing</w:t>
      </w:r>
      <w:r w:rsidR="00FF11C6">
        <w:rPr>
          <w:rFonts w:ascii="Times New Roman" w:hAnsi="Times New Roman" w:cs="Times New Roman"/>
          <w:sz w:val="24"/>
          <w:szCs w:val="24"/>
        </w:rPr>
        <w:t xml:space="preserve"> outcomes </w:t>
      </w:r>
      <w:r w:rsidR="004348A6">
        <w:rPr>
          <w:rFonts w:ascii="Times New Roman" w:hAnsi="Times New Roman" w:cs="Times New Roman"/>
          <w:sz w:val="24"/>
          <w:szCs w:val="24"/>
        </w:rPr>
        <w:t xml:space="preserve">by childcare enrolment group </w:t>
      </w:r>
      <w:r w:rsidR="000D51FA">
        <w:rPr>
          <w:rFonts w:ascii="Times New Roman" w:hAnsi="Times New Roman" w:cs="Times New Roman"/>
          <w:sz w:val="24"/>
          <w:szCs w:val="24"/>
        </w:rPr>
        <w:t xml:space="preserve">are shown </w:t>
      </w:r>
      <w:r w:rsidR="00FF11C6">
        <w:rPr>
          <w:rFonts w:ascii="Times New Roman" w:hAnsi="Times New Roman" w:cs="Times New Roman"/>
          <w:sz w:val="24"/>
          <w:szCs w:val="24"/>
        </w:rPr>
        <w:t xml:space="preserve">in Table </w:t>
      </w:r>
      <w:r w:rsidR="00B22821">
        <w:rPr>
          <w:rFonts w:ascii="Times New Roman" w:hAnsi="Times New Roman" w:cs="Times New Roman"/>
          <w:sz w:val="24"/>
          <w:szCs w:val="24"/>
        </w:rPr>
        <w:t>1</w:t>
      </w:r>
      <w:r w:rsidR="00182132">
        <w:rPr>
          <w:rFonts w:ascii="Times New Roman" w:hAnsi="Times New Roman" w:cs="Times New Roman"/>
          <w:sz w:val="24"/>
          <w:szCs w:val="24"/>
        </w:rPr>
        <w:t xml:space="preserve">. </w:t>
      </w:r>
      <w:r w:rsidR="002D3A64">
        <w:rPr>
          <w:rFonts w:ascii="Times New Roman" w:hAnsi="Times New Roman" w:cs="Times New Roman"/>
          <w:sz w:val="24"/>
          <w:szCs w:val="24"/>
        </w:rPr>
        <w:t>Forty-nine</w:t>
      </w:r>
      <w:r w:rsidR="0024579C" w:rsidRPr="00D6418E">
        <w:rPr>
          <w:rFonts w:ascii="Times New Roman" w:hAnsi="Times New Roman" w:cs="Times New Roman"/>
          <w:sz w:val="24"/>
          <w:szCs w:val="24"/>
        </w:rPr>
        <w:t xml:space="preserve"> children (</w:t>
      </w:r>
      <w:r w:rsidR="002D3A64">
        <w:rPr>
          <w:rFonts w:ascii="Times New Roman" w:hAnsi="Times New Roman" w:cs="Times New Roman"/>
          <w:sz w:val="24"/>
          <w:szCs w:val="24"/>
        </w:rPr>
        <w:t>6</w:t>
      </w:r>
      <w:r w:rsidR="0024579C" w:rsidRPr="00D6418E">
        <w:rPr>
          <w:rFonts w:ascii="Times New Roman" w:hAnsi="Times New Roman" w:cs="Times New Roman"/>
          <w:sz w:val="24"/>
          <w:szCs w:val="24"/>
        </w:rPr>
        <w:t>%) were enrolled into ch</w:t>
      </w:r>
      <w:r w:rsidR="0024579C">
        <w:rPr>
          <w:rFonts w:ascii="Times New Roman" w:hAnsi="Times New Roman" w:cs="Times New Roman"/>
          <w:sz w:val="24"/>
          <w:szCs w:val="24"/>
        </w:rPr>
        <w:t xml:space="preserve">ildcare before 6 </w:t>
      </w:r>
      <w:r w:rsidR="0024579C" w:rsidRPr="0002067F">
        <w:rPr>
          <w:rFonts w:ascii="Times New Roman" w:hAnsi="Times New Roman" w:cs="Times New Roman"/>
          <w:sz w:val="24"/>
          <w:szCs w:val="24"/>
        </w:rPr>
        <w:t xml:space="preserve">months of age, </w:t>
      </w:r>
      <w:r w:rsidR="002D3A64">
        <w:rPr>
          <w:rFonts w:ascii="Times New Roman" w:hAnsi="Times New Roman" w:cs="Times New Roman"/>
          <w:sz w:val="24"/>
          <w:szCs w:val="24"/>
        </w:rPr>
        <w:t>35</w:t>
      </w:r>
      <w:r w:rsidR="00067BDC" w:rsidRPr="0002067F">
        <w:rPr>
          <w:rFonts w:ascii="Times New Roman" w:hAnsi="Times New Roman" w:cs="Times New Roman"/>
          <w:sz w:val="24"/>
          <w:szCs w:val="24"/>
        </w:rPr>
        <w:t xml:space="preserve"> (4</w:t>
      </w:r>
      <w:r w:rsidR="0024579C" w:rsidRPr="0002067F">
        <w:rPr>
          <w:rFonts w:ascii="Times New Roman" w:hAnsi="Times New Roman" w:cs="Times New Roman"/>
          <w:sz w:val="24"/>
          <w:szCs w:val="24"/>
        </w:rPr>
        <w:t xml:space="preserve">%) between 6 and 12 months of age, </w:t>
      </w:r>
      <w:r w:rsidR="00D64E99">
        <w:rPr>
          <w:rFonts w:ascii="Times New Roman" w:hAnsi="Times New Roman" w:cs="Times New Roman"/>
          <w:sz w:val="24"/>
          <w:szCs w:val="24"/>
        </w:rPr>
        <w:t>1</w:t>
      </w:r>
      <w:r w:rsidR="0062474D">
        <w:rPr>
          <w:rFonts w:ascii="Times New Roman" w:hAnsi="Times New Roman" w:cs="Times New Roman"/>
          <w:sz w:val="24"/>
          <w:szCs w:val="24"/>
        </w:rPr>
        <w:t>43</w:t>
      </w:r>
      <w:r w:rsidR="00D64E99">
        <w:rPr>
          <w:rFonts w:ascii="Times New Roman" w:hAnsi="Times New Roman" w:cs="Times New Roman"/>
          <w:sz w:val="24"/>
          <w:szCs w:val="24"/>
        </w:rPr>
        <w:t xml:space="preserve"> (19%)</w:t>
      </w:r>
      <w:r w:rsidR="0024579C" w:rsidRPr="0002067F">
        <w:rPr>
          <w:rFonts w:ascii="Times New Roman" w:hAnsi="Times New Roman" w:cs="Times New Roman"/>
          <w:sz w:val="24"/>
          <w:szCs w:val="24"/>
        </w:rPr>
        <w:t xml:space="preserve"> between 1 and 2 years of</w:t>
      </w:r>
      <w:r w:rsidR="0024579C" w:rsidRPr="00395DD1">
        <w:rPr>
          <w:rFonts w:ascii="Times New Roman" w:hAnsi="Times New Roman" w:cs="Times New Roman"/>
          <w:sz w:val="24"/>
          <w:szCs w:val="24"/>
        </w:rPr>
        <w:t xml:space="preserve"> age and </w:t>
      </w:r>
      <w:r w:rsidR="0062474D">
        <w:rPr>
          <w:rFonts w:ascii="Times New Roman" w:hAnsi="Times New Roman" w:cs="Times New Roman"/>
          <w:sz w:val="24"/>
          <w:szCs w:val="24"/>
        </w:rPr>
        <w:t>513</w:t>
      </w:r>
      <w:r w:rsidR="00D64E99">
        <w:rPr>
          <w:rFonts w:ascii="Times New Roman" w:hAnsi="Times New Roman" w:cs="Times New Roman"/>
          <w:sz w:val="24"/>
          <w:szCs w:val="24"/>
        </w:rPr>
        <w:t xml:space="preserve"> (</w:t>
      </w:r>
      <w:r w:rsidR="0062474D">
        <w:rPr>
          <w:rFonts w:ascii="Times New Roman" w:hAnsi="Times New Roman" w:cs="Times New Roman"/>
          <w:sz w:val="24"/>
          <w:szCs w:val="24"/>
        </w:rPr>
        <w:t>68</w:t>
      </w:r>
      <w:r w:rsidR="00D64E99">
        <w:rPr>
          <w:rFonts w:ascii="Times New Roman" w:hAnsi="Times New Roman" w:cs="Times New Roman"/>
          <w:sz w:val="24"/>
          <w:szCs w:val="24"/>
        </w:rPr>
        <w:t>%)</w:t>
      </w:r>
      <w:r w:rsidR="0024579C" w:rsidRPr="00395DD1">
        <w:rPr>
          <w:rFonts w:ascii="Times New Roman" w:hAnsi="Times New Roman" w:cs="Times New Roman"/>
          <w:sz w:val="24"/>
          <w:szCs w:val="24"/>
        </w:rPr>
        <w:t xml:space="preserve"> after the age of 2 years.</w:t>
      </w:r>
      <w:r w:rsidR="0024579C">
        <w:rPr>
          <w:rFonts w:ascii="Times New Roman" w:hAnsi="Times New Roman" w:cs="Times New Roman"/>
          <w:sz w:val="24"/>
          <w:szCs w:val="24"/>
        </w:rPr>
        <w:t xml:space="preserve">  </w:t>
      </w:r>
    </w:p>
    <w:p w14:paraId="7B81700D" w14:textId="0334B58F" w:rsidR="00D64E99" w:rsidRPr="00F47261" w:rsidRDefault="003D20A5" w:rsidP="00751A50">
      <w:pPr>
        <w:spacing w:after="0" w:line="480" w:lineRule="auto"/>
        <w:ind w:firstLine="720"/>
        <w:jc w:val="both"/>
        <w:rPr>
          <w:rFonts w:ascii="Times New Roman" w:hAnsi="Times New Roman" w:cs="Times New Roman"/>
          <w:sz w:val="24"/>
          <w:szCs w:val="24"/>
        </w:rPr>
      </w:pPr>
      <w:r w:rsidRPr="00395DD1">
        <w:rPr>
          <w:rFonts w:ascii="Times New Roman" w:hAnsi="Times New Roman" w:cs="Times New Roman"/>
          <w:sz w:val="24"/>
          <w:szCs w:val="24"/>
        </w:rPr>
        <w:t xml:space="preserve">Wheezing with </w:t>
      </w:r>
      <w:r w:rsidRPr="00C0747A">
        <w:rPr>
          <w:rFonts w:ascii="Times New Roman" w:hAnsi="Times New Roman" w:cs="Times New Roman"/>
          <w:sz w:val="24"/>
          <w:szCs w:val="24"/>
        </w:rPr>
        <w:t>nebul</w:t>
      </w:r>
      <w:r w:rsidR="008748B0">
        <w:rPr>
          <w:rFonts w:ascii="Times New Roman" w:hAnsi="Times New Roman" w:cs="Times New Roman"/>
          <w:sz w:val="24"/>
          <w:szCs w:val="24"/>
        </w:rPr>
        <w:t>izer use was reported in 1</w:t>
      </w:r>
      <w:r w:rsidR="00B31D7A">
        <w:rPr>
          <w:rFonts w:ascii="Times New Roman" w:hAnsi="Times New Roman" w:cs="Times New Roman"/>
          <w:sz w:val="24"/>
          <w:szCs w:val="24"/>
        </w:rPr>
        <w:t>29</w:t>
      </w:r>
      <w:r w:rsidR="008748B0">
        <w:rPr>
          <w:rFonts w:ascii="Times New Roman" w:hAnsi="Times New Roman" w:cs="Times New Roman"/>
          <w:sz w:val="24"/>
          <w:szCs w:val="24"/>
        </w:rPr>
        <w:t xml:space="preserve"> (18</w:t>
      </w:r>
      <w:r w:rsidRPr="00C0747A">
        <w:rPr>
          <w:rFonts w:ascii="Times New Roman" w:hAnsi="Times New Roman" w:cs="Times New Roman"/>
          <w:sz w:val="24"/>
          <w:szCs w:val="24"/>
        </w:rPr>
        <w:t xml:space="preserve">%) subjects and healthcare utilization for </w:t>
      </w:r>
      <w:r w:rsidRPr="00F47261">
        <w:rPr>
          <w:rFonts w:ascii="Times New Roman" w:hAnsi="Times New Roman" w:cs="Times New Roman"/>
          <w:sz w:val="24"/>
          <w:szCs w:val="24"/>
        </w:rPr>
        <w:t>wheezing</w:t>
      </w:r>
      <w:r w:rsidR="000261C3">
        <w:rPr>
          <w:rFonts w:ascii="Times New Roman" w:hAnsi="Times New Roman" w:cs="Times New Roman"/>
          <w:sz w:val="24"/>
          <w:szCs w:val="24"/>
        </w:rPr>
        <w:t>-related conditions</w:t>
      </w:r>
      <w:r w:rsidRPr="00F47261">
        <w:rPr>
          <w:rFonts w:ascii="Times New Roman" w:hAnsi="Times New Roman" w:cs="Times New Roman"/>
          <w:sz w:val="24"/>
          <w:szCs w:val="24"/>
        </w:rPr>
        <w:t xml:space="preserve"> in </w:t>
      </w:r>
      <w:r w:rsidR="008748B0" w:rsidRPr="00F47261">
        <w:rPr>
          <w:rFonts w:ascii="Times New Roman" w:hAnsi="Times New Roman" w:cs="Times New Roman"/>
          <w:sz w:val="24"/>
          <w:szCs w:val="24"/>
        </w:rPr>
        <w:t>8</w:t>
      </w:r>
      <w:r w:rsidR="00B31D7A">
        <w:rPr>
          <w:rFonts w:ascii="Times New Roman" w:hAnsi="Times New Roman" w:cs="Times New Roman"/>
          <w:sz w:val="24"/>
          <w:szCs w:val="24"/>
        </w:rPr>
        <w:t>3</w:t>
      </w:r>
      <w:r w:rsidR="008748B0" w:rsidRPr="00F47261">
        <w:rPr>
          <w:rFonts w:ascii="Times New Roman" w:hAnsi="Times New Roman" w:cs="Times New Roman"/>
          <w:sz w:val="24"/>
          <w:szCs w:val="24"/>
        </w:rPr>
        <w:t xml:space="preserve"> (12</w:t>
      </w:r>
      <w:r w:rsidRPr="00F47261">
        <w:rPr>
          <w:rFonts w:ascii="Times New Roman" w:hAnsi="Times New Roman" w:cs="Times New Roman"/>
          <w:sz w:val="24"/>
          <w:szCs w:val="24"/>
        </w:rPr>
        <w:t xml:space="preserve">%) subjects by 24 months of age. </w:t>
      </w:r>
      <w:r w:rsidR="007F0067">
        <w:rPr>
          <w:rFonts w:ascii="Times New Roman" w:hAnsi="Times New Roman" w:cs="Times New Roman"/>
          <w:sz w:val="24"/>
          <w:szCs w:val="24"/>
        </w:rPr>
        <w:t>Th</w:t>
      </w:r>
      <w:r w:rsidR="00025267">
        <w:rPr>
          <w:rFonts w:ascii="Times New Roman" w:hAnsi="Times New Roman" w:cs="Times New Roman"/>
          <w:sz w:val="24"/>
          <w:szCs w:val="24"/>
        </w:rPr>
        <w:t>e prevalence of early wheeze in this cohort</w:t>
      </w:r>
      <w:r w:rsidR="007F0067">
        <w:rPr>
          <w:rFonts w:ascii="Times New Roman" w:hAnsi="Times New Roman" w:cs="Times New Roman"/>
          <w:sz w:val="24"/>
          <w:szCs w:val="24"/>
        </w:rPr>
        <w:t xml:space="preserve"> is similar to a previous cross-sectional study in Singapore which reported the prevalence of parental-reported wheezing symptoms in the second year of life to be 23.2%.</w:t>
      </w:r>
      <w:r w:rsidR="009B3985">
        <w:rPr>
          <w:rFonts w:ascii="Times New Roman" w:hAnsi="Times New Roman" w:cs="Times New Roman"/>
          <w:sz w:val="24"/>
          <w:szCs w:val="24"/>
        </w:rPr>
        <w:fldChar w:fldCharType="begin"/>
      </w:r>
      <w:r w:rsidR="009B3985">
        <w:rPr>
          <w:rFonts w:ascii="Times New Roman" w:hAnsi="Times New Roman" w:cs="Times New Roman"/>
          <w:sz w:val="24"/>
          <w:szCs w:val="24"/>
        </w:rPr>
        <w:instrText xml:space="preserve"> ADDIN EN.CITE &lt;EndNote&gt;&lt;Cite&gt;&lt;Author&gt;Tan&lt;/Author&gt;&lt;Year&gt;2004&lt;/Year&gt;&lt;RecNum&gt;53&lt;/RecNum&gt;&lt;DisplayText&gt;&lt;style face="superscript"&gt;13&lt;/style&gt;&lt;/DisplayText&gt;&lt;record&gt;&lt;rec-number&gt;53&lt;/rec-number&gt;&lt;foreign-keys&gt;&lt;key app="EN" db-id="05ppvw5f9svvtfex50s5ap0l09fdpwtw92ft" timestamp="1535643927"&gt;53&lt;/key&gt;&lt;/foreign-keys&gt;&lt;ref-type name="Journal Article"&gt;17&lt;/ref-type&gt;&lt;contributors&gt;&lt;authors&gt;&lt;author&gt;Tan, TN&lt;/author&gt;&lt;author&gt;Lim, DLC&lt;/author&gt;&lt;author&gt;Chong, YS&lt;/author&gt;&lt;author&gt;Lee, BW&lt;/author&gt;&lt;author&gt;van Bever, HPS&lt;/author&gt;&lt;/authors&gt;&lt;/contributors&gt;&lt;titles&gt;&lt;title&gt;Prevalence of eczema symptoms in the second year of life&lt;/title&gt;&lt;secondary-title&gt;Journal of Allergy and Clinical Immunology&lt;/secondary-title&gt;&lt;/titles&gt;&lt;periodical&gt;&lt;full-title&gt;Journal of Allergy and Clinical Immunology&lt;/full-title&gt;&lt;/periodical&gt;&lt;pages&gt;S295&lt;/pages&gt;&lt;volume&gt;113&lt;/volume&gt;&lt;number&gt;2&lt;/number&gt;&lt;dates&gt;&lt;year&gt;2004&lt;/year&gt;&lt;/dates&gt;&lt;isbn&gt;0091-6749&lt;/isbn&gt;&lt;urls&gt;&lt;/urls&gt;&lt;/record&gt;&lt;/Cite&gt;&lt;/EndNote&gt;</w:instrText>
      </w:r>
      <w:r w:rsidR="009B3985">
        <w:rPr>
          <w:rFonts w:ascii="Times New Roman" w:hAnsi="Times New Roman" w:cs="Times New Roman"/>
          <w:sz w:val="24"/>
          <w:szCs w:val="24"/>
        </w:rPr>
        <w:fldChar w:fldCharType="separate"/>
      </w:r>
      <w:r w:rsidR="009B3985" w:rsidRPr="009B3985">
        <w:rPr>
          <w:rFonts w:ascii="Times New Roman" w:hAnsi="Times New Roman" w:cs="Times New Roman"/>
          <w:noProof/>
          <w:sz w:val="24"/>
          <w:szCs w:val="24"/>
          <w:vertAlign w:val="superscript"/>
        </w:rPr>
        <w:t>13</w:t>
      </w:r>
      <w:r w:rsidR="009B3985">
        <w:rPr>
          <w:rFonts w:ascii="Times New Roman" w:hAnsi="Times New Roman" w:cs="Times New Roman"/>
          <w:sz w:val="24"/>
          <w:szCs w:val="24"/>
        </w:rPr>
        <w:fldChar w:fldCharType="end"/>
      </w:r>
      <w:r w:rsidR="007F0067">
        <w:rPr>
          <w:rFonts w:ascii="Times New Roman" w:hAnsi="Times New Roman" w:cs="Times New Roman"/>
          <w:sz w:val="24"/>
          <w:szCs w:val="24"/>
        </w:rPr>
        <w:t xml:space="preserve"> </w:t>
      </w:r>
      <w:r w:rsidR="0080466F" w:rsidRPr="00F47261">
        <w:rPr>
          <w:rFonts w:ascii="Times New Roman" w:hAnsi="Times New Roman" w:cs="Times New Roman"/>
          <w:sz w:val="24"/>
          <w:szCs w:val="24"/>
        </w:rPr>
        <w:t>By 5 years of age, transient onset wheezing</w:t>
      </w:r>
      <w:r w:rsidR="00F47BBF">
        <w:rPr>
          <w:rFonts w:ascii="Times New Roman" w:hAnsi="Times New Roman" w:cs="Times New Roman"/>
          <w:sz w:val="24"/>
          <w:szCs w:val="24"/>
        </w:rPr>
        <w:t xml:space="preserve"> was reported in </w:t>
      </w:r>
      <w:r w:rsidR="00F47BBF" w:rsidRPr="00F47261">
        <w:rPr>
          <w:rFonts w:ascii="Times New Roman" w:hAnsi="Times New Roman" w:cs="Times New Roman"/>
          <w:sz w:val="24"/>
          <w:szCs w:val="24"/>
        </w:rPr>
        <w:t>87 (1</w:t>
      </w:r>
      <w:r w:rsidR="0080526F">
        <w:rPr>
          <w:rFonts w:ascii="Times New Roman" w:hAnsi="Times New Roman" w:cs="Times New Roman"/>
          <w:sz w:val="24"/>
          <w:szCs w:val="24"/>
        </w:rPr>
        <w:t>4</w:t>
      </w:r>
      <w:r w:rsidR="00F47BBF" w:rsidRPr="00F47261">
        <w:rPr>
          <w:rFonts w:ascii="Times New Roman" w:hAnsi="Times New Roman" w:cs="Times New Roman"/>
          <w:sz w:val="24"/>
          <w:szCs w:val="24"/>
        </w:rPr>
        <w:t>%)</w:t>
      </w:r>
      <w:r w:rsidR="00F47BBF">
        <w:rPr>
          <w:rFonts w:ascii="Times New Roman" w:hAnsi="Times New Roman" w:cs="Times New Roman"/>
          <w:sz w:val="24"/>
          <w:szCs w:val="24"/>
        </w:rPr>
        <w:t xml:space="preserve"> subjects</w:t>
      </w:r>
      <w:r w:rsidR="0080466F" w:rsidRPr="00F47261">
        <w:rPr>
          <w:rFonts w:ascii="Times New Roman" w:hAnsi="Times New Roman" w:cs="Times New Roman"/>
          <w:sz w:val="24"/>
          <w:szCs w:val="24"/>
        </w:rPr>
        <w:t xml:space="preserve">, </w:t>
      </w:r>
      <w:r w:rsidR="00F47BBF">
        <w:rPr>
          <w:rFonts w:ascii="Times New Roman" w:hAnsi="Times New Roman" w:cs="Times New Roman"/>
          <w:sz w:val="24"/>
          <w:szCs w:val="24"/>
        </w:rPr>
        <w:t>l</w:t>
      </w:r>
      <w:r w:rsidR="00D10D82" w:rsidRPr="00F47261">
        <w:rPr>
          <w:rFonts w:ascii="Times New Roman" w:hAnsi="Times New Roman" w:cs="Times New Roman"/>
          <w:sz w:val="24"/>
          <w:szCs w:val="24"/>
        </w:rPr>
        <w:t>ate onset wheezing in 35 (</w:t>
      </w:r>
      <w:r w:rsidR="00A46B76">
        <w:rPr>
          <w:rFonts w:ascii="Times New Roman" w:hAnsi="Times New Roman" w:cs="Times New Roman"/>
          <w:sz w:val="24"/>
          <w:szCs w:val="24"/>
        </w:rPr>
        <w:t>6</w:t>
      </w:r>
      <w:r w:rsidR="00D10D82" w:rsidRPr="00F47261">
        <w:rPr>
          <w:rFonts w:ascii="Times New Roman" w:hAnsi="Times New Roman" w:cs="Times New Roman"/>
          <w:sz w:val="24"/>
          <w:szCs w:val="24"/>
        </w:rPr>
        <w:t>%) children and persistent wheezing in 23 (</w:t>
      </w:r>
      <w:r w:rsidR="00A46B76">
        <w:rPr>
          <w:rFonts w:ascii="Times New Roman" w:hAnsi="Times New Roman" w:cs="Times New Roman"/>
          <w:sz w:val="24"/>
          <w:szCs w:val="24"/>
        </w:rPr>
        <w:t>4</w:t>
      </w:r>
      <w:r w:rsidR="00D10D82" w:rsidRPr="00F47261">
        <w:rPr>
          <w:rFonts w:ascii="Times New Roman" w:hAnsi="Times New Roman" w:cs="Times New Roman"/>
          <w:sz w:val="24"/>
          <w:szCs w:val="24"/>
        </w:rPr>
        <w:t>%) children</w:t>
      </w:r>
      <w:r w:rsidR="00F47BBF">
        <w:rPr>
          <w:rFonts w:ascii="Times New Roman" w:hAnsi="Times New Roman" w:cs="Times New Roman"/>
          <w:sz w:val="24"/>
          <w:szCs w:val="24"/>
        </w:rPr>
        <w:t>.</w:t>
      </w:r>
    </w:p>
    <w:p w14:paraId="5C3182B6" w14:textId="67756822" w:rsidR="00A41453" w:rsidRDefault="002C4FC0" w:rsidP="006658C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hildcare enrollment</w:t>
      </w:r>
      <w:r w:rsidR="009B1B15" w:rsidRPr="00A52D9C">
        <w:rPr>
          <w:rFonts w:ascii="Times New Roman" w:hAnsi="Times New Roman" w:cs="Times New Roman"/>
          <w:sz w:val="24"/>
          <w:szCs w:val="24"/>
        </w:rPr>
        <w:t xml:space="preserve"> before 6 months of </w:t>
      </w:r>
      <w:r w:rsidR="000A3B6E" w:rsidRPr="00A52D9C">
        <w:rPr>
          <w:rFonts w:ascii="Times New Roman" w:hAnsi="Times New Roman" w:cs="Times New Roman"/>
          <w:sz w:val="24"/>
          <w:szCs w:val="24"/>
        </w:rPr>
        <w:t xml:space="preserve">age </w:t>
      </w:r>
      <w:r w:rsidR="00FF469A" w:rsidRPr="00A52D9C">
        <w:rPr>
          <w:rFonts w:ascii="Times New Roman" w:hAnsi="Times New Roman" w:cs="Times New Roman"/>
          <w:sz w:val="24"/>
          <w:szCs w:val="24"/>
        </w:rPr>
        <w:t>was associated with</w:t>
      </w:r>
      <w:r w:rsidR="009C6788" w:rsidRPr="00A52D9C">
        <w:rPr>
          <w:rFonts w:ascii="Times New Roman" w:hAnsi="Times New Roman" w:cs="Times New Roman"/>
          <w:sz w:val="24"/>
          <w:szCs w:val="24"/>
        </w:rPr>
        <w:t xml:space="preserve"> an</w:t>
      </w:r>
      <w:r w:rsidR="00FF469A" w:rsidRPr="00A52D9C">
        <w:rPr>
          <w:rFonts w:ascii="Times New Roman" w:hAnsi="Times New Roman" w:cs="Times New Roman"/>
          <w:sz w:val="24"/>
          <w:szCs w:val="24"/>
        </w:rPr>
        <w:t xml:space="preserve"> increase</w:t>
      </w:r>
      <w:r w:rsidR="00AB08AA" w:rsidRPr="00A52D9C">
        <w:rPr>
          <w:rFonts w:ascii="Times New Roman" w:hAnsi="Times New Roman" w:cs="Times New Roman"/>
          <w:sz w:val="24"/>
          <w:szCs w:val="24"/>
        </w:rPr>
        <w:t>d</w:t>
      </w:r>
      <w:r w:rsidR="00FF469A" w:rsidRPr="00A52D9C">
        <w:rPr>
          <w:rFonts w:ascii="Times New Roman" w:hAnsi="Times New Roman" w:cs="Times New Roman"/>
          <w:sz w:val="24"/>
          <w:szCs w:val="24"/>
        </w:rPr>
        <w:t xml:space="preserve"> risk </w:t>
      </w:r>
      <w:r w:rsidR="00AF5DC1" w:rsidRPr="00A52D9C">
        <w:rPr>
          <w:rFonts w:ascii="Times New Roman" w:hAnsi="Times New Roman" w:cs="Times New Roman"/>
          <w:sz w:val="24"/>
          <w:szCs w:val="24"/>
        </w:rPr>
        <w:t>of</w:t>
      </w:r>
      <w:r w:rsidR="00FF469A" w:rsidRPr="00A52D9C">
        <w:rPr>
          <w:rFonts w:ascii="Times New Roman" w:hAnsi="Times New Roman" w:cs="Times New Roman"/>
          <w:sz w:val="24"/>
          <w:szCs w:val="24"/>
        </w:rPr>
        <w:t xml:space="preserve"> wheezing episode</w:t>
      </w:r>
      <w:r w:rsidR="00AB08AA" w:rsidRPr="00A52D9C">
        <w:rPr>
          <w:rFonts w:ascii="Times New Roman" w:hAnsi="Times New Roman" w:cs="Times New Roman"/>
          <w:sz w:val="24"/>
          <w:szCs w:val="24"/>
        </w:rPr>
        <w:t>s</w:t>
      </w:r>
      <w:r w:rsidR="00FA5B17" w:rsidRPr="00A52D9C">
        <w:rPr>
          <w:rFonts w:ascii="Times New Roman" w:hAnsi="Times New Roman" w:cs="Times New Roman"/>
          <w:sz w:val="24"/>
          <w:szCs w:val="24"/>
        </w:rPr>
        <w:t xml:space="preserve"> </w:t>
      </w:r>
      <w:r w:rsidR="00962094" w:rsidRPr="00A52D9C">
        <w:rPr>
          <w:rFonts w:ascii="Times New Roman" w:hAnsi="Times New Roman" w:cs="Times New Roman"/>
          <w:sz w:val="24"/>
          <w:szCs w:val="24"/>
        </w:rPr>
        <w:t xml:space="preserve">and </w:t>
      </w:r>
      <w:r w:rsidR="009B1B15" w:rsidRPr="00A52D9C">
        <w:rPr>
          <w:rFonts w:ascii="Times New Roman" w:hAnsi="Times New Roman" w:cs="Times New Roman"/>
          <w:sz w:val="24"/>
          <w:szCs w:val="24"/>
        </w:rPr>
        <w:t xml:space="preserve">healthcare utilization </w:t>
      </w:r>
      <w:r w:rsidR="00FA24F0" w:rsidRPr="00A52D9C">
        <w:rPr>
          <w:rFonts w:ascii="Times New Roman" w:hAnsi="Times New Roman" w:cs="Times New Roman"/>
          <w:sz w:val="24"/>
          <w:szCs w:val="24"/>
        </w:rPr>
        <w:t>by 24 months</w:t>
      </w:r>
      <w:r w:rsidR="00FA24F0">
        <w:rPr>
          <w:rFonts w:ascii="Times New Roman" w:hAnsi="Times New Roman" w:cs="Times New Roman"/>
          <w:sz w:val="24"/>
          <w:szCs w:val="24"/>
        </w:rPr>
        <w:t xml:space="preserve"> </w:t>
      </w:r>
      <w:r w:rsidR="003D6246" w:rsidRPr="00A52D9C">
        <w:rPr>
          <w:rFonts w:ascii="Times New Roman" w:hAnsi="Times New Roman" w:cs="Times New Roman"/>
          <w:sz w:val="24"/>
          <w:szCs w:val="24"/>
        </w:rPr>
        <w:t xml:space="preserve">compared to children </w:t>
      </w:r>
      <w:r w:rsidR="00AB08AA" w:rsidRPr="00A52D9C">
        <w:rPr>
          <w:rFonts w:ascii="Times New Roman" w:hAnsi="Times New Roman" w:cs="Times New Roman"/>
          <w:sz w:val="24"/>
          <w:szCs w:val="24"/>
        </w:rPr>
        <w:t xml:space="preserve">who had </w:t>
      </w:r>
      <w:r w:rsidR="003D6246" w:rsidRPr="00A52D9C">
        <w:rPr>
          <w:rFonts w:ascii="Times New Roman" w:hAnsi="Times New Roman" w:cs="Times New Roman"/>
          <w:sz w:val="24"/>
          <w:szCs w:val="24"/>
        </w:rPr>
        <w:t>never attend</w:t>
      </w:r>
      <w:r w:rsidR="00AB08AA" w:rsidRPr="00A52D9C">
        <w:rPr>
          <w:rFonts w:ascii="Times New Roman" w:hAnsi="Times New Roman" w:cs="Times New Roman"/>
          <w:sz w:val="24"/>
          <w:szCs w:val="24"/>
        </w:rPr>
        <w:t>ed</w:t>
      </w:r>
      <w:r w:rsidR="003D6246" w:rsidRPr="00A52D9C">
        <w:rPr>
          <w:rFonts w:ascii="Times New Roman" w:hAnsi="Times New Roman" w:cs="Times New Roman"/>
          <w:sz w:val="24"/>
          <w:szCs w:val="24"/>
        </w:rPr>
        <w:t xml:space="preserve"> childcare</w:t>
      </w:r>
      <w:r w:rsidR="00B73847">
        <w:rPr>
          <w:rFonts w:ascii="Times New Roman" w:hAnsi="Times New Roman" w:cs="Times New Roman"/>
          <w:sz w:val="24"/>
          <w:szCs w:val="24"/>
        </w:rPr>
        <w:t xml:space="preserve"> (Table </w:t>
      </w:r>
      <w:r w:rsidR="00B22821">
        <w:rPr>
          <w:rFonts w:ascii="Times New Roman" w:hAnsi="Times New Roman" w:cs="Times New Roman"/>
          <w:sz w:val="24"/>
          <w:szCs w:val="24"/>
        </w:rPr>
        <w:t>2</w:t>
      </w:r>
      <w:r w:rsidR="00B73847">
        <w:rPr>
          <w:rFonts w:ascii="Times New Roman" w:hAnsi="Times New Roman" w:cs="Times New Roman"/>
          <w:sz w:val="24"/>
          <w:szCs w:val="24"/>
        </w:rPr>
        <w:t>)</w:t>
      </w:r>
      <w:r w:rsidR="00237D68">
        <w:rPr>
          <w:rFonts w:ascii="Times New Roman" w:hAnsi="Times New Roman" w:cs="Times New Roman"/>
          <w:sz w:val="24"/>
          <w:szCs w:val="24"/>
        </w:rPr>
        <w:t xml:space="preserve">, as well as </w:t>
      </w:r>
      <w:r w:rsidR="003B3450">
        <w:rPr>
          <w:rFonts w:ascii="Times New Roman" w:hAnsi="Times New Roman" w:cs="Times New Roman"/>
          <w:sz w:val="24"/>
          <w:szCs w:val="24"/>
        </w:rPr>
        <w:t>transient early wheezing and persistent wheezing</w:t>
      </w:r>
      <w:r w:rsidR="0068676F">
        <w:rPr>
          <w:rFonts w:ascii="Times New Roman" w:hAnsi="Times New Roman" w:cs="Times New Roman"/>
          <w:sz w:val="24"/>
          <w:szCs w:val="24"/>
        </w:rPr>
        <w:t xml:space="preserve"> phenotypes</w:t>
      </w:r>
      <w:r w:rsidR="003859E7">
        <w:rPr>
          <w:rFonts w:ascii="Times New Roman" w:hAnsi="Times New Roman" w:cs="Times New Roman"/>
          <w:sz w:val="24"/>
          <w:szCs w:val="24"/>
        </w:rPr>
        <w:t>, but not late onset wheezing,</w:t>
      </w:r>
      <w:r w:rsidR="00231E1E">
        <w:rPr>
          <w:rFonts w:ascii="Times New Roman" w:hAnsi="Times New Roman" w:cs="Times New Roman"/>
          <w:sz w:val="24"/>
          <w:szCs w:val="24"/>
        </w:rPr>
        <w:t xml:space="preserve"> by age 5 years</w:t>
      </w:r>
      <w:r w:rsidR="00172A2B">
        <w:rPr>
          <w:rFonts w:ascii="Times New Roman" w:hAnsi="Times New Roman" w:cs="Times New Roman"/>
          <w:sz w:val="24"/>
          <w:szCs w:val="24"/>
        </w:rPr>
        <w:t xml:space="preserve"> (Table </w:t>
      </w:r>
      <w:r w:rsidR="00F91607">
        <w:rPr>
          <w:rFonts w:ascii="Times New Roman" w:hAnsi="Times New Roman" w:cs="Times New Roman"/>
          <w:sz w:val="24"/>
          <w:szCs w:val="24"/>
        </w:rPr>
        <w:t>3</w:t>
      </w:r>
      <w:r w:rsidR="003859E7">
        <w:rPr>
          <w:rFonts w:ascii="Times New Roman" w:hAnsi="Times New Roman" w:cs="Times New Roman"/>
          <w:sz w:val="24"/>
          <w:szCs w:val="24"/>
        </w:rPr>
        <w:t>)</w:t>
      </w:r>
      <w:r w:rsidR="004A3372">
        <w:rPr>
          <w:rFonts w:ascii="Times New Roman" w:hAnsi="Times New Roman" w:cs="Times New Roman"/>
          <w:sz w:val="24"/>
          <w:szCs w:val="24"/>
        </w:rPr>
        <w:t>.</w:t>
      </w:r>
      <w:r w:rsidR="002925E6">
        <w:rPr>
          <w:rFonts w:ascii="Times New Roman" w:hAnsi="Times New Roman" w:cs="Times New Roman"/>
          <w:sz w:val="24"/>
          <w:szCs w:val="24"/>
        </w:rPr>
        <w:t xml:space="preserve"> </w:t>
      </w:r>
    </w:p>
    <w:p w14:paraId="27A4578C" w14:textId="675714FC" w:rsidR="00B526A8" w:rsidRPr="00E61ABD" w:rsidRDefault="00B526A8" w:rsidP="00E61AB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Increasing duration of childcare attendance in the first </w:t>
      </w:r>
      <w:r w:rsidRPr="002A16A3">
        <w:rPr>
          <w:rFonts w:ascii="Times New Roman" w:hAnsi="Times New Roman" w:cs="Times New Roman"/>
          <w:sz w:val="24"/>
          <w:szCs w:val="24"/>
        </w:rPr>
        <w:t xml:space="preserve">year of life was significantly associated with episodes of wheezing </w:t>
      </w:r>
      <w:r>
        <w:rPr>
          <w:rFonts w:ascii="Times New Roman" w:hAnsi="Times New Roman" w:cs="Times New Roman"/>
          <w:sz w:val="24"/>
          <w:szCs w:val="24"/>
        </w:rPr>
        <w:t xml:space="preserve">and </w:t>
      </w:r>
      <w:r w:rsidRPr="002A16A3">
        <w:rPr>
          <w:rFonts w:ascii="Times New Roman" w:hAnsi="Times New Roman" w:cs="Times New Roman"/>
          <w:sz w:val="24"/>
          <w:szCs w:val="24"/>
        </w:rPr>
        <w:t xml:space="preserve">increased healthcare utilization by 24 months of age (Table </w:t>
      </w:r>
      <w:r>
        <w:rPr>
          <w:rFonts w:ascii="Times New Roman" w:hAnsi="Times New Roman" w:cs="Times New Roman"/>
          <w:sz w:val="24"/>
          <w:szCs w:val="24"/>
        </w:rPr>
        <w:t>2</w:t>
      </w:r>
      <w:r w:rsidRPr="002A16A3">
        <w:rPr>
          <w:rFonts w:ascii="Times New Roman" w:hAnsi="Times New Roman" w:cs="Times New Roman"/>
          <w:sz w:val="24"/>
          <w:szCs w:val="24"/>
        </w:rPr>
        <w:t>)</w:t>
      </w:r>
      <w:r w:rsidR="00F15839">
        <w:rPr>
          <w:rFonts w:ascii="Times New Roman" w:hAnsi="Times New Roman" w:cs="Times New Roman"/>
          <w:sz w:val="24"/>
          <w:szCs w:val="24"/>
        </w:rPr>
        <w:t xml:space="preserve">, as well as </w:t>
      </w:r>
      <w:r w:rsidRPr="002A16A3">
        <w:rPr>
          <w:rFonts w:ascii="Times New Roman" w:hAnsi="Times New Roman" w:cs="Times New Roman"/>
          <w:sz w:val="24"/>
          <w:szCs w:val="24"/>
        </w:rPr>
        <w:t xml:space="preserve">transient early wheezing [adjusted OR 1.31, 95% CI </w:t>
      </w:r>
      <w:r>
        <w:rPr>
          <w:rFonts w:ascii="Times New Roman" w:hAnsi="Times New Roman" w:cs="Times New Roman"/>
          <w:sz w:val="24"/>
          <w:szCs w:val="24"/>
        </w:rPr>
        <w:t>(</w:t>
      </w:r>
      <w:r w:rsidRPr="002A16A3">
        <w:rPr>
          <w:rFonts w:ascii="Times New Roman" w:hAnsi="Times New Roman" w:cs="Times New Roman"/>
          <w:sz w:val="24"/>
          <w:szCs w:val="24"/>
        </w:rPr>
        <w:t>1.13, 1.51</w:t>
      </w:r>
      <w:r>
        <w:rPr>
          <w:rFonts w:ascii="Times New Roman" w:hAnsi="Times New Roman" w:cs="Times New Roman"/>
          <w:sz w:val="24"/>
          <w:szCs w:val="24"/>
        </w:rPr>
        <w:t>)</w:t>
      </w:r>
      <w:r w:rsidRPr="002A16A3">
        <w:rPr>
          <w:rFonts w:ascii="Times New Roman" w:hAnsi="Times New Roman" w:cs="Times New Roman"/>
          <w:sz w:val="24"/>
          <w:szCs w:val="24"/>
        </w:rPr>
        <w:t xml:space="preserve"> p&lt;0.001</w:t>
      </w:r>
      <w:r w:rsidRPr="00084792">
        <w:rPr>
          <w:rFonts w:ascii="Times New Roman" w:hAnsi="Times New Roman" w:cs="Times New Roman"/>
          <w:sz w:val="24"/>
          <w:szCs w:val="24"/>
        </w:rPr>
        <w:t>]</w:t>
      </w:r>
      <w:r w:rsidR="008774C7">
        <w:rPr>
          <w:rFonts w:ascii="Times New Roman" w:hAnsi="Times New Roman" w:cs="Times New Roman"/>
          <w:sz w:val="24"/>
          <w:szCs w:val="24"/>
        </w:rPr>
        <w:t>,</w:t>
      </w:r>
      <w:r w:rsidRPr="00084792">
        <w:rPr>
          <w:rFonts w:ascii="Times New Roman" w:hAnsi="Times New Roman" w:cs="Times New Roman"/>
          <w:sz w:val="24"/>
          <w:szCs w:val="24"/>
        </w:rPr>
        <w:t xml:space="preserve"> but not late onset or persistent wheezing</w:t>
      </w:r>
      <w:r w:rsidR="008774C7">
        <w:rPr>
          <w:rFonts w:ascii="Times New Roman" w:hAnsi="Times New Roman" w:cs="Times New Roman"/>
          <w:sz w:val="24"/>
          <w:szCs w:val="24"/>
        </w:rPr>
        <w:t>,</w:t>
      </w:r>
      <w:r w:rsidRPr="00084792">
        <w:rPr>
          <w:rFonts w:ascii="Times New Roman" w:hAnsi="Times New Roman" w:cs="Times New Roman"/>
          <w:sz w:val="24"/>
          <w:szCs w:val="24"/>
        </w:rPr>
        <w:t xml:space="preserve"> by 5 years of age</w:t>
      </w:r>
      <w:r>
        <w:rPr>
          <w:rFonts w:ascii="Times New Roman" w:hAnsi="Times New Roman" w:cs="Times New Roman"/>
          <w:sz w:val="24"/>
          <w:szCs w:val="24"/>
        </w:rPr>
        <w:t xml:space="preserve">. </w:t>
      </w:r>
    </w:p>
    <w:p w14:paraId="77A8211F" w14:textId="3820F608" w:rsidR="00563415" w:rsidRDefault="00563415" w:rsidP="0056341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is the first prospective study demonstrating that early childcare </w:t>
      </w:r>
      <w:r w:rsidR="0002456D">
        <w:rPr>
          <w:rFonts w:ascii="Times New Roman" w:hAnsi="Times New Roman" w:cs="Times New Roman"/>
          <w:sz w:val="24"/>
          <w:szCs w:val="24"/>
          <w:lang w:val="en-US"/>
        </w:rPr>
        <w:t>enrollment</w:t>
      </w:r>
      <w:r>
        <w:rPr>
          <w:rFonts w:ascii="Times New Roman" w:hAnsi="Times New Roman" w:cs="Times New Roman"/>
          <w:sz w:val="24"/>
          <w:szCs w:val="24"/>
          <w:lang w:val="en-US"/>
        </w:rPr>
        <w:t xml:space="preserve"> </w:t>
      </w:r>
      <w:r w:rsidR="004C471D">
        <w:rPr>
          <w:rFonts w:ascii="Times New Roman" w:hAnsi="Times New Roman" w:cs="Times New Roman"/>
          <w:sz w:val="24"/>
          <w:szCs w:val="24"/>
          <w:lang w:val="en-US"/>
        </w:rPr>
        <w:t xml:space="preserve">and </w:t>
      </w:r>
      <w:r>
        <w:rPr>
          <w:rFonts w:ascii="Times New Roman" w:hAnsi="Times New Roman" w:cs="Times New Roman"/>
          <w:sz w:val="24"/>
          <w:szCs w:val="24"/>
          <w:lang w:val="en-US"/>
        </w:rPr>
        <w:t>before age 6 months</w:t>
      </w:r>
      <w:r w:rsidR="004C471D">
        <w:rPr>
          <w:rFonts w:ascii="Times New Roman" w:hAnsi="Times New Roman" w:cs="Times New Roman"/>
          <w:sz w:val="24"/>
          <w:szCs w:val="24"/>
          <w:lang w:val="en-US"/>
        </w:rPr>
        <w:t xml:space="preserve"> and increased exposure duration</w:t>
      </w:r>
      <w:r>
        <w:rPr>
          <w:rFonts w:ascii="Times New Roman" w:hAnsi="Times New Roman" w:cs="Times New Roman"/>
          <w:sz w:val="24"/>
          <w:szCs w:val="24"/>
          <w:lang w:val="en-US"/>
        </w:rPr>
        <w:t xml:space="preserve"> </w:t>
      </w:r>
      <w:r w:rsidR="00D95F8D">
        <w:rPr>
          <w:rFonts w:ascii="Times New Roman" w:hAnsi="Times New Roman" w:cs="Times New Roman"/>
          <w:sz w:val="24"/>
          <w:szCs w:val="24"/>
          <w:lang w:val="en-US"/>
        </w:rPr>
        <w:t>w</w:t>
      </w:r>
      <w:r w:rsidR="00A043AE">
        <w:rPr>
          <w:rFonts w:ascii="Times New Roman" w:hAnsi="Times New Roman" w:cs="Times New Roman"/>
          <w:sz w:val="24"/>
          <w:szCs w:val="24"/>
          <w:lang w:val="en-US"/>
        </w:rPr>
        <w:t>ere</w:t>
      </w:r>
      <w:r>
        <w:rPr>
          <w:rFonts w:ascii="Times New Roman" w:hAnsi="Times New Roman" w:cs="Times New Roman"/>
          <w:sz w:val="24"/>
          <w:szCs w:val="24"/>
          <w:lang w:val="en-US"/>
        </w:rPr>
        <w:t xml:space="preserve"> associated with higher risk</w:t>
      </w:r>
      <w:r w:rsidR="00C525FA">
        <w:rPr>
          <w:rFonts w:ascii="Times New Roman" w:hAnsi="Times New Roman" w:cs="Times New Roman"/>
          <w:sz w:val="24"/>
          <w:szCs w:val="24"/>
          <w:lang w:val="en-US"/>
        </w:rPr>
        <w:t>s</w:t>
      </w:r>
      <w:r>
        <w:rPr>
          <w:rFonts w:ascii="Times New Roman" w:hAnsi="Times New Roman" w:cs="Times New Roman"/>
          <w:sz w:val="24"/>
          <w:szCs w:val="24"/>
          <w:lang w:val="en-US"/>
        </w:rPr>
        <w:t xml:space="preserve"> of wheeze-related respiratory morbidity by age 2 years and the development of transient early onset wheezing and persistent wheezing phenotypes at age 5 years, compared to children who were enrolled at an older age. </w:t>
      </w:r>
    </w:p>
    <w:p w14:paraId="0956D97A" w14:textId="5C5B6212" w:rsidR="00A0193C" w:rsidRDefault="00C23730" w:rsidP="003D423D">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Our findings contrast with other studies</w:t>
      </w:r>
      <w:r w:rsidR="00D011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reported </w:t>
      </w:r>
      <w:r w:rsidR="00A467FD">
        <w:rPr>
          <w:rFonts w:ascii="Times New Roman" w:hAnsi="Times New Roman" w:cs="Times New Roman"/>
          <w:sz w:val="24"/>
          <w:szCs w:val="24"/>
          <w:lang w:val="en-US"/>
        </w:rPr>
        <w:t xml:space="preserve">positive </w:t>
      </w:r>
      <w:r>
        <w:rPr>
          <w:rFonts w:ascii="Times New Roman" w:hAnsi="Times New Roman" w:cs="Times New Roman"/>
          <w:sz w:val="24"/>
          <w:szCs w:val="24"/>
          <w:lang w:val="en-US"/>
        </w:rPr>
        <w:t>associations between early daycare attendance (0-2 years) and increased airway symptoms until age 4 years, but no protection against asthma by age 8 years.</w:t>
      </w:r>
      <w:r>
        <w:rPr>
          <w:rFonts w:ascii="Times New Roman" w:hAnsi="Times New Roman" w:cs="Times New Roman"/>
          <w:sz w:val="24"/>
          <w:szCs w:val="24"/>
          <w:lang w:val="en-US"/>
        </w:rPr>
        <w:fldChar w:fldCharType="begin">
          <w:fldData xml:space="preserve">PEVuZE5vdGU+PENpdGU+PEF1dGhvcj5DYXVkcmk8L0F1dGhvcj48WWVhcj4yMDA5PC9ZZWFyPjxS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DkxLTg8L3BhZ2VzPjx2b2x1bWU+MTgwPC92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DYXVkcmk8L0F1dGhvcj48WWVhcj4yMDA5PC9ZZWFyPjxS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DkxLTg8L3BhZ2VzPjx2b2x1bWU+MTgwPC92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65A0D">
        <w:rPr>
          <w:rFonts w:ascii="Times New Roman" w:hAnsi="Times New Roman" w:cs="Times New Roman"/>
          <w:sz w:val="24"/>
          <w:szCs w:val="24"/>
          <w:lang w:val="en-US"/>
        </w:rPr>
        <w:t>Nicolaos</w:t>
      </w:r>
      <w:r w:rsidR="003D423D">
        <w:rPr>
          <w:rFonts w:ascii="Times New Roman" w:hAnsi="Times New Roman" w:cs="Times New Roman"/>
          <w:sz w:val="24"/>
          <w:szCs w:val="24"/>
          <w:lang w:val="en-US"/>
        </w:rPr>
        <w:t xml:space="preserve"> et al. found that children who entered nursery between 6-12 months or after 12 months of age had a reduced risk of current wheeze at age 5 years.</w:t>
      </w:r>
      <w:r w:rsidR="00807C31">
        <w:rPr>
          <w:rFonts w:ascii="Times New Roman" w:hAnsi="Times New Roman" w:cs="Times New Roman"/>
          <w:sz w:val="24"/>
          <w:szCs w:val="24"/>
          <w:lang w:val="en-US"/>
        </w:rPr>
        <w:fldChar w:fldCharType="begin">
          <w:fldData xml:space="preserve">PEVuZE5vdGU+PENpdGU+PEF1dGhvcj5OaWNvbGFvdTwvQXV0aG9yPjxZZWFyPjIwMDg8L1llYXI+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UwMC02LmU1PC9w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OaWNvbGFvdTwvQXV0aG9yPjxZZWFyPjIwMDg8L1llYXI+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UwMC02LmU1PC9w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sidR="00807C31">
        <w:rPr>
          <w:rFonts w:ascii="Times New Roman" w:hAnsi="Times New Roman" w:cs="Times New Roman"/>
          <w:sz w:val="24"/>
          <w:szCs w:val="24"/>
          <w:lang w:val="en-US"/>
        </w:rPr>
      </w:r>
      <w:r w:rsidR="00807C31">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8</w:t>
      </w:r>
      <w:r w:rsidR="00807C31">
        <w:rPr>
          <w:rFonts w:ascii="Times New Roman" w:hAnsi="Times New Roman" w:cs="Times New Roman"/>
          <w:sz w:val="24"/>
          <w:szCs w:val="24"/>
          <w:lang w:val="en-US"/>
        </w:rPr>
        <w:fldChar w:fldCharType="end"/>
      </w:r>
      <w:r w:rsidR="00807C31">
        <w:rPr>
          <w:rFonts w:ascii="Times New Roman" w:hAnsi="Times New Roman" w:cs="Times New Roman"/>
          <w:sz w:val="24"/>
          <w:szCs w:val="24"/>
          <w:lang w:val="en-US"/>
        </w:rPr>
        <w:t xml:space="preserve"> </w:t>
      </w:r>
      <w:r w:rsidR="00A007E2">
        <w:rPr>
          <w:rFonts w:ascii="Times New Roman" w:hAnsi="Times New Roman" w:cs="Times New Roman"/>
          <w:sz w:val="24"/>
          <w:szCs w:val="24"/>
          <w:lang w:val="en-US"/>
        </w:rPr>
        <w:t xml:space="preserve">The Home Allergens and Asthma Study </w:t>
      </w:r>
      <w:r w:rsidR="00FC7F01">
        <w:rPr>
          <w:rFonts w:ascii="Times New Roman" w:hAnsi="Times New Roman" w:cs="Times New Roman"/>
          <w:sz w:val="24"/>
          <w:szCs w:val="24"/>
          <w:lang w:val="en-US"/>
        </w:rPr>
        <w:t>found no significant associations between daycare attendance in the first year of life and asthma at age 4 years in a high risk cohort of children with parental atopy.</w:t>
      </w:r>
      <w:r w:rsidR="003D423D" w:rsidRPr="00210EEA">
        <w:rPr>
          <w:rFonts w:ascii="Times New Roman" w:hAnsi="Times New Roman" w:cs="Times New Roman"/>
          <w:sz w:val="24"/>
          <w:szCs w:val="24"/>
          <w:lang w:val="en-US"/>
        </w:rPr>
        <w:t xml:space="preserve"> </w:t>
      </w:r>
    </w:p>
    <w:p w14:paraId="6068D94B" w14:textId="265C76C0" w:rsidR="009A5DB6" w:rsidRDefault="009A5DB6" w:rsidP="009A5DB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precise window of exposure and exposure duration are additional key modulating factors. Nicolaos et al reported a protective effect of childcare attendance between 6-12 months against asthma at age 5 years but no effect in those enrolled before 6 months of age.</w:t>
      </w:r>
      <w:r>
        <w:rPr>
          <w:rFonts w:ascii="Times New Roman" w:hAnsi="Times New Roman" w:cs="Times New Roman"/>
          <w:sz w:val="24"/>
          <w:szCs w:val="24"/>
          <w:lang w:val="en-US"/>
        </w:rPr>
        <w:fldChar w:fldCharType="begin">
          <w:fldData xml:space="preserve">PEVuZE5vdGU+PENpdGU+PEF1dGhvcj5OaWNvbGFvdTwvQXV0aG9yPjxZZWFyPjIwMDg8L1llYXI+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UwMC02LmU1PC9w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</w:fldData>
        </w:fldChar>
      </w:r>
      <w:r w:rsidR="00B07789">
        <w:rPr>
          <w:rFonts w:ascii="Times New Roman" w:hAnsi="Times New Roman" w:cs="Times New Roman"/>
          <w:sz w:val="24"/>
          <w:szCs w:val="24"/>
          <w:lang w:val="en-US"/>
        </w:rPr>
        <w:instrText xml:space="preserve"> ADDIN EN.CITE </w:instrText>
      </w:r>
      <w:r w:rsidR="00B07789">
        <w:rPr>
          <w:rFonts w:ascii="Times New Roman" w:hAnsi="Times New Roman" w:cs="Times New Roman"/>
          <w:sz w:val="24"/>
          <w:szCs w:val="24"/>
          <w:lang w:val="en-US"/>
        </w:rPr>
        <w:fldChar w:fldCharType="begin">
          <w:fldData xml:space="preserve">PEVuZE5vdGU+PENpdGU+PEF1dGhvcj5OaWNvbGFvdTwvQXV0aG9yPjxZZWFyPjIwMDg8L1llYXI+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UwMC02LmU1PC9w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</w:fldData>
        </w:fldChar>
      </w:r>
      <w:r w:rsidR="00B07789">
        <w:rPr>
          <w:rFonts w:ascii="Times New Roman" w:hAnsi="Times New Roman" w:cs="Times New Roman"/>
          <w:sz w:val="24"/>
          <w:szCs w:val="24"/>
          <w:lang w:val="en-US"/>
        </w:rPr>
        <w:instrText xml:space="preserve"> ADDIN EN.CITE.DATA </w:instrText>
      </w:r>
      <w:r w:rsidR="00B07789">
        <w:rPr>
          <w:rFonts w:ascii="Times New Roman" w:hAnsi="Times New Roman" w:cs="Times New Roman"/>
          <w:sz w:val="24"/>
          <w:szCs w:val="24"/>
          <w:lang w:val="en-US"/>
        </w:rPr>
      </w:r>
      <w:r w:rsidR="00B0778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07789" w:rsidRPr="00B07789">
        <w:rPr>
          <w:rFonts w:ascii="Times New Roman" w:hAnsi="Times New Roman" w:cs="Times New Roman"/>
          <w:noProof/>
          <w:sz w:val="24"/>
          <w:szCs w:val="24"/>
          <w:vertAlign w:val="superscript"/>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all et al described that childcare attendance before age 6 months increased the risk of recurrent wheeze and later asthma</w:t>
      </w:r>
      <w:r w:rsidR="005206DF">
        <w:rPr>
          <w:rFonts w:ascii="Times New Roman" w:hAnsi="Times New Roman" w:cs="Times New Roman"/>
          <w:sz w:val="24"/>
          <w:szCs w:val="24"/>
          <w:lang w:val="en-US"/>
        </w:rPr>
        <w:t xml:space="preserve">, but </w:t>
      </w:r>
      <w:r>
        <w:rPr>
          <w:rFonts w:ascii="Times New Roman" w:hAnsi="Times New Roman" w:cs="Times New Roman"/>
          <w:sz w:val="24"/>
          <w:szCs w:val="24"/>
          <w:lang w:val="en-US"/>
        </w:rPr>
        <w:t xml:space="preserve">only in </w:t>
      </w:r>
      <w:r w:rsidR="00C7146C">
        <w:rPr>
          <w:rFonts w:ascii="Times New Roman" w:hAnsi="Times New Roman" w:cs="Times New Roman"/>
          <w:sz w:val="24"/>
          <w:szCs w:val="24"/>
          <w:lang w:val="en-US"/>
        </w:rPr>
        <w:t>those</w:t>
      </w:r>
      <w:r>
        <w:rPr>
          <w:rFonts w:ascii="Times New Roman" w:hAnsi="Times New Roman" w:cs="Times New Roman"/>
          <w:sz w:val="24"/>
          <w:szCs w:val="24"/>
          <w:lang w:val="en-US"/>
        </w:rPr>
        <w:t xml:space="preserve"> with older siblings</w:t>
      </w:r>
      <w:r w:rsidR="005206DF">
        <w:rPr>
          <w:rFonts w:ascii="Times New Roman" w:hAnsi="Times New Roman" w:cs="Times New Roman"/>
          <w:sz w:val="24"/>
          <w:szCs w:val="24"/>
          <w:lang w:val="en-US"/>
        </w:rPr>
        <w:t xml:space="preserve"> and</w:t>
      </w:r>
      <w:r w:rsidR="008F27C2">
        <w:rPr>
          <w:rFonts w:ascii="Times New Roman" w:hAnsi="Times New Roman" w:cs="Times New Roman"/>
          <w:sz w:val="24"/>
          <w:szCs w:val="24"/>
          <w:lang w:val="en-US"/>
        </w:rPr>
        <w:t xml:space="preserve"> its retrospective design may have been influenced by recall bias</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Data xml:space="preserve">PEVuZE5vdGU+PENpdGU+PEF1dGhvcj5CYWxsPC9BdXRob3I+PFllYXI+MjAwMDwvWWVhcj48UmVj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1MzgtNDM8L3BhZ2VzPjx2b2x1bWU+MzQzPC92b2x1bWU+PG51bWJlcj44PC9udW1i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</w:fldData>
        </w:fldChar>
      </w:r>
      <w:r w:rsidR="002410CA">
        <w:rPr>
          <w:rFonts w:ascii="Times New Roman" w:hAnsi="Times New Roman" w:cs="Times New Roman"/>
          <w:sz w:val="24"/>
          <w:szCs w:val="24"/>
          <w:lang w:val="en-US"/>
        </w:rPr>
        <w:instrText xml:space="preserve"> ADDIN EN.CITE </w:instrText>
      </w:r>
      <w:r w:rsidR="002410CA">
        <w:rPr>
          <w:rFonts w:ascii="Times New Roman" w:hAnsi="Times New Roman" w:cs="Times New Roman"/>
          <w:sz w:val="24"/>
          <w:szCs w:val="24"/>
          <w:lang w:val="en-US"/>
        </w:rPr>
        <w:fldChar w:fldCharType="begin">
          <w:fldData xml:space="preserve">PEVuZE5vdGU+PENpdGU+PEF1dGhvcj5CYWxsPC9BdXRob3I+PFllYXI+MjAwMDwvWWVhcj48UmVj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1MzgtNDM8L3BhZ2VzPjx2b2x1bWU+MzQzPC92b2x1bWU+PG51bWJlcj44PC9udW1i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</w:fldData>
        </w:fldChar>
      </w:r>
      <w:r w:rsidR="002410CA">
        <w:rPr>
          <w:rFonts w:ascii="Times New Roman" w:hAnsi="Times New Roman" w:cs="Times New Roman"/>
          <w:sz w:val="24"/>
          <w:szCs w:val="24"/>
          <w:lang w:val="en-US"/>
        </w:rPr>
        <w:instrText xml:space="preserve"> ADDIN EN.CITE.DATA </w:instrText>
      </w:r>
      <w:r w:rsidR="002410CA">
        <w:rPr>
          <w:rFonts w:ascii="Times New Roman" w:hAnsi="Times New Roman" w:cs="Times New Roman"/>
          <w:sz w:val="24"/>
          <w:szCs w:val="24"/>
          <w:lang w:val="en-US"/>
        </w:rPr>
      </w:r>
      <w:r w:rsidR="002410CA">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410CA" w:rsidRPr="002410CA">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9A1E0A8" w14:textId="5FE70CDE" w:rsidR="00DF1815" w:rsidRDefault="00A135A7" w:rsidP="00562B6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FC5CFC">
        <w:rPr>
          <w:rFonts w:ascii="Times New Roman" w:hAnsi="Times New Roman" w:cs="Times New Roman"/>
          <w:sz w:val="24"/>
          <w:szCs w:val="24"/>
        </w:rPr>
        <w:t xml:space="preserve">hildren with transient wheezing phenotypes </w:t>
      </w:r>
      <w:r>
        <w:rPr>
          <w:rFonts w:ascii="Times New Roman" w:hAnsi="Times New Roman" w:cs="Times New Roman"/>
          <w:sz w:val="24"/>
          <w:szCs w:val="24"/>
        </w:rPr>
        <w:t xml:space="preserve">are </w:t>
      </w:r>
      <w:r w:rsidR="00FC5CFC">
        <w:rPr>
          <w:rFonts w:ascii="Times New Roman" w:hAnsi="Times New Roman" w:cs="Times New Roman"/>
          <w:sz w:val="24"/>
          <w:szCs w:val="24"/>
        </w:rPr>
        <w:t xml:space="preserve">more likely to have persistently diminished lung function </w:t>
      </w:r>
      <w:r>
        <w:rPr>
          <w:rFonts w:ascii="Times New Roman" w:hAnsi="Times New Roman" w:cs="Times New Roman"/>
          <w:sz w:val="24"/>
          <w:szCs w:val="24"/>
        </w:rPr>
        <w:t>in later childhood</w:t>
      </w:r>
      <w:r w:rsidR="00746BFA">
        <w:rPr>
          <w:rFonts w:ascii="Times New Roman" w:hAnsi="Times New Roman" w:cs="Times New Roman"/>
          <w:sz w:val="24"/>
          <w:szCs w:val="24"/>
        </w:rPr>
        <w:t>.</w:t>
      </w:r>
      <w:r w:rsidR="000E31E0">
        <w:rPr>
          <w:rFonts w:ascii="Times New Roman" w:hAnsi="Times New Roman" w:cs="Times New Roman"/>
          <w:sz w:val="24"/>
          <w:szCs w:val="24"/>
        </w:rPr>
        <w:fldChar w:fldCharType="begin">
          <w:fldData xml:space="preserve">PEVuZE5vdGU+PENpdGU+PEF1dGhvcj5IZW5kZXJzb248L0F1dGhvcj48WWVhcj4yMDA4PC9ZZWFy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HBhZ2VzPjk3NC04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</w:fldData>
        </w:fldChar>
      </w:r>
      <w:r w:rsidR="00B07789">
        <w:rPr>
          <w:rFonts w:ascii="Times New Roman" w:hAnsi="Times New Roman" w:cs="Times New Roman"/>
          <w:sz w:val="24"/>
          <w:szCs w:val="24"/>
        </w:rPr>
        <w:instrText xml:space="preserve"> ADDIN EN.CITE </w:instrText>
      </w:r>
      <w:r w:rsidR="00B07789">
        <w:rPr>
          <w:rFonts w:ascii="Times New Roman" w:hAnsi="Times New Roman" w:cs="Times New Roman"/>
          <w:sz w:val="24"/>
          <w:szCs w:val="24"/>
        </w:rPr>
        <w:fldChar w:fldCharType="begin">
          <w:fldData xml:space="preserve">PEVuZE5vdGU+PENpdGU+PEF1dGhvcj5IZW5kZXJzb248L0F1dGhvcj48WWVhcj4yMDA4PC9ZZWFy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HBhZ2VzPjk3NC04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</w:fldData>
        </w:fldChar>
      </w:r>
      <w:r w:rsidR="00B07789">
        <w:rPr>
          <w:rFonts w:ascii="Times New Roman" w:hAnsi="Times New Roman" w:cs="Times New Roman"/>
          <w:sz w:val="24"/>
          <w:szCs w:val="24"/>
        </w:rPr>
        <w:instrText xml:space="preserve"> ADDIN EN.CITE.DATA </w:instrText>
      </w:r>
      <w:r w:rsidR="00B07789">
        <w:rPr>
          <w:rFonts w:ascii="Times New Roman" w:hAnsi="Times New Roman" w:cs="Times New Roman"/>
          <w:sz w:val="24"/>
          <w:szCs w:val="24"/>
        </w:rPr>
      </w:r>
      <w:r w:rsidR="00B07789">
        <w:rPr>
          <w:rFonts w:ascii="Times New Roman" w:hAnsi="Times New Roman" w:cs="Times New Roman"/>
          <w:sz w:val="24"/>
          <w:szCs w:val="24"/>
        </w:rPr>
        <w:fldChar w:fldCharType="end"/>
      </w:r>
      <w:r w:rsidR="000E31E0">
        <w:rPr>
          <w:rFonts w:ascii="Times New Roman" w:hAnsi="Times New Roman" w:cs="Times New Roman"/>
          <w:sz w:val="24"/>
          <w:szCs w:val="24"/>
        </w:rPr>
      </w:r>
      <w:r w:rsidR="000E31E0">
        <w:rPr>
          <w:rFonts w:ascii="Times New Roman" w:hAnsi="Times New Roman" w:cs="Times New Roman"/>
          <w:sz w:val="24"/>
          <w:szCs w:val="24"/>
        </w:rPr>
        <w:fldChar w:fldCharType="separate"/>
      </w:r>
      <w:r w:rsidR="00B07789" w:rsidRPr="00B07789">
        <w:rPr>
          <w:rFonts w:ascii="Times New Roman" w:hAnsi="Times New Roman" w:cs="Times New Roman"/>
          <w:noProof/>
          <w:sz w:val="24"/>
          <w:szCs w:val="24"/>
          <w:vertAlign w:val="superscript"/>
        </w:rPr>
        <w:t>11, 12</w:t>
      </w:r>
      <w:r w:rsidR="000E31E0">
        <w:rPr>
          <w:rFonts w:ascii="Times New Roman" w:hAnsi="Times New Roman" w:cs="Times New Roman"/>
          <w:sz w:val="24"/>
          <w:szCs w:val="24"/>
        </w:rPr>
        <w:fldChar w:fldCharType="end"/>
      </w:r>
      <w:r w:rsidR="00471B87">
        <w:rPr>
          <w:rFonts w:ascii="Times New Roman" w:hAnsi="Times New Roman" w:cs="Times New Roman"/>
          <w:sz w:val="24"/>
          <w:szCs w:val="24"/>
        </w:rPr>
        <w:t xml:space="preserve"> </w:t>
      </w:r>
      <w:r w:rsidR="001F1160">
        <w:rPr>
          <w:rFonts w:ascii="Times New Roman" w:hAnsi="Times New Roman" w:cs="Times New Roman"/>
          <w:sz w:val="24"/>
          <w:szCs w:val="24"/>
        </w:rPr>
        <w:t>Persistent wheezing</w:t>
      </w:r>
      <w:r w:rsidR="00803D98">
        <w:rPr>
          <w:rFonts w:ascii="Times New Roman" w:hAnsi="Times New Roman" w:cs="Times New Roman"/>
          <w:sz w:val="24"/>
          <w:szCs w:val="24"/>
        </w:rPr>
        <w:t xml:space="preserve"> </w:t>
      </w:r>
      <w:r w:rsidR="009130C5" w:rsidRPr="0002717B">
        <w:rPr>
          <w:rFonts w:ascii="Times New Roman" w:hAnsi="Times New Roman" w:cs="Times New Roman"/>
          <w:sz w:val="24"/>
          <w:szCs w:val="24"/>
        </w:rPr>
        <w:t xml:space="preserve">is </w:t>
      </w:r>
      <w:r w:rsidR="005030D9">
        <w:rPr>
          <w:rFonts w:ascii="Times New Roman" w:hAnsi="Times New Roman" w:cs="Times New Roman"/>
          <w:sz w:val="24"/>
          <w:szCs w:val="24"/>
        </w:rPr>
        <w:t>modulated by</w:t>
      </w:r>
      <w:r w:rsidR="0029163B">
        <w:rPr>
          <w:rFonts w:ascii="Times New Roman" w:hAnsi="Times New Roman" w:cs="Times New Roman"/>
          <w:sz w:val="24"/>
          <w:szCs w:val="24"/>
        </w:rPr>
        <w:t xml:space="preserve"> </w:t>
      </w:r>
      <w:r w:rsidR="00DF7370" w:rsidRPr="0002717B">
        <w:rPr>
          <w:rFonts w:ascii="Times New Roman" w:hAnsi="Times New Roman" w:cs="Times New Roman"/>
          <w:sz w:val="24"/>
          <w:szCs w:val="24"/>
        </w:rPr>
        <w:t xml:space="preserve">early </w:t>
      </w:r>
      <w:r w:rsidR="009130C5" w:rsidRPr="0002717B">
        <w:rPr>
          <w:rFonts w:ascii="Times New Roman" w:hAnsi="Times New Roman" w:cs="Times New Roman"/>
          <w:sz w:val="24"/>
          <w:szCs w:val="24"/>
        </w:rPr>
        <w:t xml:space="preserve">inflammatory </w:t>
      </w:r>
      <w:r w:rsidR="00BF6603" w:rsidRPr="0002717B">
        <w:rPr>
          <w:rFonts w:ascii="Times New Roman" w:hAnsi="Times New Roman" w:cs="Times New Roman"/>
          <w:sz w:val="24"/>
          <w:szCs w:val="24"/>
        </w:rPr>
        <w:t>insults</w:t>
      </w:r>
      <w:r w:rsidR="004858CF">
        <w:rPr>
          <w:rFonts w:ascii="Times New Roman" w:hAnsi="Times New Roman" w:cs="Times New Roman"/>
          <w:sz w:val="24"/>
          <w:szCs w:val="24"/>
        </w:rPr>
        <w:t xml:space="preserve"> such as viral infections,</w:t>
      </w:r>
      <w:r w:rsidR="009130C5" w:rsidRPr="0002717B">
        <w:rPr>
          <w:rFonts w:ascii="Times New Roman" w:hAnsi="Times New Roman" w:cs="Times New Roman"/>
          <w:sz w:val="24"/>
          <w:szCs w:val="24"/>
        </w:rPr>
        <w:t xml:space="preserve"> </w:t>
      </w:r>
      <w:r w:rsidR="0029163B">
        <w:rPr>
          <w:rFonts w:ascii="Times New Roman" w:hAnsi="Times New Roman" w:cs="Times New Roman"/>
          <w:sz w:val="24"/>
          <w:szCs w:val="24"/>
        </w:rPr>
        <w:t xml:space="preserve">atopic sensitization, </w:t>
      </w:r>
      <w:r w:rsidR="009130C5" w:rsidRPr="0002717B">
        <w:rPr>
          <w:rFonts w:ascii="Times New Roman" w:hAnsi="Times New Roman" w:cs="Times New Roman"/>
          <w:sz w:val="24"/>
          <w:szCs w:val="24"/>
        </w:rPr>
        <w:t>immune dysre</w:t>
      </w:r>
      <w:r w:rsidR="00EA2E60" w:rsidRPr="0002717B">
        <w:rPr>
          <w:rFonts w:ascii="Times New Roman" w:hAnsi="Times New Roman" w:cs="Times New Roman"/>
          <w:sz w:val="24"/>
          <w:szCs w:val="24"/>
        </w:rPr>
        <w:t>gulation and airway remodelling</w:t>
      </w:r>
      <w:r w:rsidR="00910EB2">
        <w:rPr>
          <w:rFonts w:ascii="Times New Roman" w:hAnsi="Times New Roman" w:cs="Times New Roman"/>
          <w:sz w:val="24"/>
          <w:szCs w:val="24"/>
        </w:rPr>
        <w:t xml:space="preserve"> </w:t>
      </w:r>
      <w:r w:rsidR="000805C8">
        <w:rPr>
          <w:rFonts w:ascii="Times New Roman" w:hAnsi="Times New Roman" w:cs="Times New Roman"/>
          <w:sz w:val="24"/>
          <w:szCs w:val="24"/>
        </w:rPr>
        <w:t xml:space="preserve">and </w:t>
      </w:r>
      <w:r w:rsidR="00EE6896">
        <w:rPr>
          <w:rFonts w:ascii="Times New Roman" w:hAnsi="Times New Roman" w:cs="Times New Roman"/>
          <w:sz w:val="24"/>
          <w:szCs w:val="24"/>
        </w:rPr>
        <w:t>confers a</w:t>
      </w:r>
      <w:r w:rsidR="00B06F8D">
        <w:rPr>
          <w:rFonts w:ascii="Times New Roman" w:hAnsi="Times New Roman" w:cs="Times New Roman"/>
          <w:sz w:val="24"/>
          <w:szCs w:val="24"/>
        </w:rPr>
        <w:t xml:space="preserve"> high</w:t>
      </w:r>
      <w:r w:rsidR="004659E1">
        <w:rPr>
          <w:rFonts w:ascii="Times New Roman" w:hAnsi="Times New Roman" w:cs="Times New Roman"/>
          <w:sz w:val="24"/>
          <w:szCs w:val="24"/>
        </w:rPr>
        <w:t xml:space="preserve"> risk </w:t>
      </w:r>
      <w:r w:rsidR="00A07E91">
        <w:rPr>
          <w:rFonts w:ascii="Times New Roman" w:hAnsi="Times New Roman" w:cs="Times New Roman"/>
          <w:sz w:val="24"/>
          <w:szCs w:val="24"/>
        </w:rPr>
        <w:t>for</w:t>
      </w:r>
      <w:r w:rsidR="004659E1">
        <w:rPr>
          <w:rFonts w:ascii="Times New Roman" w:hAnsi="Times New Roman" w:cs="Times New Roman"/>
          <w:sz w:val="24"/>
          <w:szCs w:val="24"/>
        </w:rPr>
        <w:t xml:space="preserve"> asthma inception</w:t>
      </w:r>
      <w:r w:rsidR="00471B87">
        <w:rPr>
          <w:rFonts w:ascii="Times New Roman" w:hAnsi="Times New Roman" w:cs="Times New Roman"/>
          <w:sz w:val="24"/>
          <w:szCs w:val="24"/>
        </w:rPr>
        <w:t>.</w:t>
      </w:r>
      <w:r w:rsidR="0081120F">
        <w:rPr>
          <w:rFonts w:ascii="Times New Roman" w:hAnsi="Times New Roman" w:cs="Times New Roman"/>
          <w:sz w:val="24"/>
          <w:szCs w:val="24"/>
        </w:rPr>
        <w:fldChar w:fldCharType="begin">
          <w:fldData xml:space="preserve">PEVuZE5vdGU+PENpdGU+PEF1dGhvcj5IZW5kZXJzb248L0F1dGhvcj48WWVhcj4yMDA4PC9ZZWFy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OTc0LTgwPC9w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</w:fldData>
        </w:fldChar>
      </w:r>
      <w:r w:rsidR="00B07789">
        <w:rPr>
          <w:rFonts w:ascii="Times New Roman" w:hAnsi="Times New Roman" w:cs="Times New Roman"/>
          <w:sz w:val="24"/>
          <w:szCs w:val="24"/>
        </w:rPr>
        <w:instrText xml:space="preserve"> ADDIN EN.CITE </w:instrText>
      </w:r>
      <w:r w:rsidR="00B07789">
        <w:rPr>
          <w:rFonts w:ascii="Times New Roman" w:hAnsi="Times New Roman" w:cs="Times New Roman"/>
          <w:sz w:val="24"/>
          <w:szCs w:val="24"/>
        </w:rPr>
        <w:fldChar w:fldCharType="begin">
          <w:fldData xml:space="preserve">PEVuZE5vdGU+PENpdGU+PEF1dGhvcj5IZW5kZXJzb248L0F1dGhvcj48WWVhcj4yMDA4PC9ZZWFy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OTc0LTgwPC9w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</w:fldData>
        </w:fldChar>
      </w:r>
      <w:r w:rsidR="00B07789">
        <w:rPr>
          <w:rFonts w:ascii="Times New Roman" w:hAnsi="Times New Roman" w:cs="Times New Roman"/>
          <w:sz w:val="24"/>
          <w:szCs w:val="24"/>
        </w:rPr>
        <w:instrText xml:space="preserve"> ADDIN EN.CITE.DATA </w:instrText>
      </w:r>
      <w:r w:rsidR="00B07789">
        <w:rPr>
          <w:rFonts w:ascii="Times New Roman" w:hAnsi="Times New Roman" w:cs="Times New Roman"/>
          <w:sz w:val="24"/>
          <w:szCs w:val="24"/>
        </w:rPr>
      </w:r>
      <w:r w:rsidR="00B07789">
        <w:rPr>
          <w:rFonts w:ascii="Times New Roman" w:hAnsi="Times New Roman" w:cs="Times New Roman"/>
          <w:sz w:val="24"/>
          <w:szCs w:val="24"/>
        </w:rPr>
        <w:fldChar w:fldCharType="end"/>
      </w:r>
      <w:r w:rsidR="0081120F">
        <w:rPr>
          <w:rFonts w:ascii="Times New Roman" w:hAnsi="Times New Roman" w:cs="Times New Roman"/>
          <w:sz w:val="24"/>
          <w:szCs w:val="24"/>
        </w:rPr>
      </w:r>
      <w:r w:rsidR="0081120F">
        <w:rPr>
          <w:rFonts w:ascii="Times New Roman" w:hAnsi="Times New Roman" w:cs="Times New Roman"/>
          <w:sz w:val="24"/>
          <w:szCs w:val="24"/>
        </w:rPr>
        <w:fldChar w:fldCharType="separate"/>
      </w:r>
      <w:r w:rsidR="00B07789" w:rsidRPr="00B07789">
        <w:rPr>
          <w:rFonts w:ascii="Times New Roman" w:hAnsi="Times New Roman" w:cs="Times New Roman"/>
          <w:noProof/>
          <w:sz w:val="24"/>
          <w:szCs w:val="24"/>
          <w:vertAlign w:val="superscript"/>
        </w:rPr>
        <w:t>11</w:t>
      </w:r>
      <w:r w:rsidR="0081120F">
        <w:rPr>
          <w:rFonts w:ascii="Times New Roman" w:hAnsi="Times New Roman" w:cs="Times New Roman"/>
          <w:sz w:val="24"/>
          <w:szCs w:val="24"/>
        </w:rPr>
        <w:fldChar w:fldCharType="end"/>
      </w:r>
      <w:r w:rsidR="0081120F">
        <w:rPr>
          <w:rFonts w:ascii="Times New Roman" w:hAnsi="Times New Roman" w:cs="Times New Roman"/>
          <w:sz w:val="24"/>
          <w:szCs w:val="24"/>
        </w:rPr>
        <w:t xml:space="preserve"> </w:t>
      </w:r>
      <w:r w:rsidR="004659E1">
        <w:rPr>
          <w:rFonts w:ascii="Times New Roman" w:hAnsi="Times New Roman" w:cs="Times New Roman"/>
          <w:sz w:val="24"/>
          <w:szCs w:val="24"/>
        </w:rPr>
        <w:t xml:space="preserve"> </w:t>
      </w:r>
      <w:r w:rsidR="00DF1815">
        <w:rPr>
          <w:rFonts w:ascii="Times New Roman" w:hAnsi="Times New Roman" w:cs="Times New Roman"/>
          <w:sz w:val="24"/>
          <w:szCs w:val="24"/>
          <w:lang w:val="en-US"/>
        </w:rPr>
        <w:t xml:space="preserve">This study suggests that the risk of developing this phenotype is likely due to early exposure to respiratory viruses </w:t>
      </w:r>
      <w:r w:rsidR="00C55710">
        <w:rPr>
          <w:rFonts w:ascii="Times New Roman" w:hAnsi="Times New Roman" w:cs="Times New Roman"/>
          <w:sz w:val="24"/>
          <w:szCs w:val="24"/>
          <w:lang w:val="en-US"/>
        </w:rPr>
        <w:t>and e</w:t>
      </w:r>
      <w:r w:rsidR="00DF1815">
        <w:rPr>
          <w:rFonts w:ascii="Times New Roman" w:hAnsi="Times New Roman" w:cs="Times New Roman"/>
          <w:sz w:val="24"/>
          <w:szCs w:val="24"/>
          <w:lang w:val="en-US"/>
        </w:rPr>
        <w:t xml:space="preserve">arly onset wheezing illnesses, </w:t>
      </w:r>
      <w:r w:rsidR="00702BDF">
        <w:rPr>
          <w:rFonts w:ascii="Times New Roman" w:hAnsi="Times New Roman" w:cs="Times New Roman"/>
          <w:sz w:val="24"/>
          <w:szCs w:val="24"/>
          <w:lang w:val="en-US"/>
        </w:rPr>
        <w:t>which</w:t>
      </w:r>
      <w:r w:rsidR="00DF1815">
        <w:rPr>
          <w:rFonts w:ascii="Times New Roman" w:hAnsi="Times New Roman" w:cs="Times New Roman"/>
          <w:sz w:val="24"/>
          <w:szCs w:val="24"/>
          <w:lang w:val="en-US"/>
        </w:rPr>
        <w:t xml:space="preserve"> is moderated through very early childcare </w:t>
      </w:r>
      <w:r w:rsidR="0002456D">
        <w:rPr>
          <w:rFonts w:ascii="Times New Roman" w:hAnsi="Times New Roman" w:cs="Times New Roman"/>
          <w:sz w:val="24"/>
          <w:szCs w:val="24"/>
          <w:lang w:val="en-US"/>
        </w:rPr>
        <w:t>enrollment</w:t>
      </w:r>
      <w:r w:rsidR="00DF1815">
        <w:rPr>
          <w:rFonts w:ascii="Times New Roman" w:hAnsi="Times New Roman" w:cs="Times New Roman"/>
          <w:sz w:val="24"/>
          <w:szCs w:val="24"/>
          <w:lang w:val="en-US"/>
        </w:rPr>
        <w:t xml:space="preserve">. </w:t>
      </w:r>
    </w:p>
    <w:p w14:paraId="57381A9B" w14:textId="38631F7B" w:rsidR="00707C08" w:rsidRPr="00646EF2" w:rsidRDefault="00272C49" w:rsidP="00707C08">
      <w:pPr>
        <w:spacing w:after="0" w:line="480" w:lineRule="auto"/>
        <w:ind w:firstLine="720"/>
        <w:jc w:val="both"/>
        <w:rPr>
          <w:rFonts w:ascii="Times New Roman" w:hAnsi="Times New Roman" w:cs="Times New Roman"/>
          <w:b/>
          <w:sz w:val="24"/>
          <w:szCs w:val="24"/>
          <w:lang w:val="en-US"/>
        </w:rPr>
      </w:pPr>
      <w:r>
        <w:rPr>
          <w:rFonts w:ascii="Times New Roman" w:hAnsi="Times New Roman" w:cs="Times New Roman"/>
          <w:sz w:val="24"/>
          <w:szCs w:val="24"/>
        </w:rPr>
        <w:t>Strength</w:t>
      </w:r>
      <w:r w:rsidR="00B54734">
        <w:rPr>
          <w:rFonts w:ascii="Times New Roman" w:hAnsi="Times New Roman" w:cs="Times New Roman"/>
          <w:sz w:val="24"/>
          <w:szCs w:val="24"/>
        </w:rPr>
        <w:t xml:space="preserve">s </w:t>
      </w:r>
      <w:r w:rsidR="00707C08">
        <w:rPr>
          <w:rFonts w:ascii="Times New Roman" w:hAnsi="Times New Roman" w:cs="Times New Roman"/>
          <w:sz w:val="24"/>
          <w:szCs w:val="24"/>
        </w:rPr>
        <w:t>of the GUSTO cohort</w:t>
      </w:r>
      <w:r w:rsidR="00530238">
        <w:rPr>
          <w:rFonts w:ascii="Times New Roman" w:hAnsi="Times New Roman" w:cs="Times New Roman"/>
          <w:sz w:val="24"/>
          <w:szCs w:val="24"/>
        </w:rPr>
        <w:t xml:space="preserve"> include</w:t>
      </w:r>
      <w:r w:rsidR="001F1380">
        <w:rPr>
          <w:rFonts w:ascii="Times New Roman" w:hAnsi="Times New Roman" w:cs="Times New Roman"/>
          <w:sz w:val="24"/>
          <w:szCs w:val="24"/>
        </w:rPr>
        <w:t xml:space="preserve"> the</w:t>
      </w:r>
      <w:r w:rsidR="00707C08">
        <w:rPr>
          <w:rFonts w:ascii="Times New Roman" w:hAnsi="Times New Roman" w:cs="Times New Roman"/>
          <w:sz w:val="24"/>
          <w:szCs w:val="24"/>
        </w:rPr>
        <w:t xml:space="preserve"> prospective ascertainment of data at multiple time-points from an unselected </w:t>
      </w:r>
      <w:r w:rsidR="00707C08">
        <w:rPr>
          <w:rFonts w:ascii="Times New Roman" w:hAnsi="Times New Roman" w:cs="Times New Roman"/>
          <w:sz w:val="24"/>
          <w:szCs w:val="24"/>
          <w:lang w:val="en-US"/>
        </w:rPr>
        <w:t xml:space="preserve">mother-offspring </w:t>
      </w:r>
      <w:r w:rsidR="00707C08">
        <w:rPr>
          <w:rFonts w:ascii="Times New Roman" w:hAnsi="Times New Roman" w:cs="Times New Roman"/>
          <w:sz w:val="24"/>
          <w:szCs w:val="24"/>
        </w:rPr>
        <w:t xml:space="preserve">cohort, </w:t>
      </w:r>
      <w:r w:rsidR="00781D72">
        <w:rPr>
          <w:rFonts w:ascii="Times New Roman" w:hAnsi="Times New Roman" w:cs="Times New Roman"/>
          <w:sz w:val="24"/>
          <w:szCs w:val="24"/>
        </w:rPr>
        <w:t>enabling</w:t>
      </w:r>
      <w:r w:rsidR="00707C08">
        <w:rPr>
          <w:rFonts w:ascii="Times New Roman" w:hAnsi="Times New Roman" w:cs="Times New Roman"/>
          <w:sz w:val="24"/>
          <w:szCs w:val="24"/>
        </w:rPr>
        <w:t xml:space="preserve"> </w:t>
      </w:r>
      <w:r w:rsidR="009D1A9A">
        <w:rPr>
          <w:rFonts w:ascii="Times New Roman" w:hAnsi="Times New Roman" w:cs="Times New Roman"/>
          <w:sz w:val="24"/>
          <w:szCs w:val="24"/>
        </w:rPr>
        <w:t xml:space="preserve">temporal </w:t>
      </w:r>
      <w:r w:rsidR="00707C08">
        <w:rPr>
          <w:rFonts w:ascii="Times New Roman" w:hAnsi="Times New Roman" w:cs="Times New Roman"/>
          <w:sz w:val="24"/>
          <w:szCs w:val="24"/>
        </w:rPr>
        <w:t xml:space="preserve">evaluation </w:t>
      </w:r>
      <w:r w:rsidR="0049014D">
        <w:rPr>
          <w:rFonts w:ascii="Times New Roman" w:hAnsi="Times New Roman" w:cs="Times New Roman"/>
          <w:sz w:val="24"/>
          <w:szCs w:val="24"/>
        </w:rPr>
        <w:t xml:space="preserve">of </w:t>
      </w:r>
      <w:r w:rsidR="009D1A9A">
        <w:rPr>
          <w:rFonts w:ascii="Times New Roman" w:hAnsi="Times New Roman" w:cs="Times New Roman"/>
          <w:sz w:val="24"/>
          <w:szCs w:val="24"/>
        </w:rPr>
        <w:t>relationships</w:t>
      </w:r>
      <w:r w:rsidR="00707C08">
        <w:rPr>
          <w:rFonts w:ascii="Times New Roman" w:hAnsi="Times New Roman" w:cs="Times New Roman"/>
          <w:sz w:val="24"/>
          <w:szCs w:val="24"/>
        </w:rPr>
        <w:t xml:space="preserve"> between </w:t>
      </w:r>
      <w:r w:rsidR="00B730A4">
        <w:rPr>
          <w:rFonts w:ascii="Times New Roman" w:hAnsi="Times New Roman" w:cs="Times New Roman"/>
          <w:sz w:val="24"/>
          <w:szCs w:val="24"/>
        </w:rPr>
        <w:t>risk factors and outcomes</w:t>
      </w:r>
      <w:r w:rsidR="00707C08">
        <w:rPr>
          <w:rFonts w:ascii="Times New Roman" w:hAnsi="Times New Roman" w:cs="Times New Roman"/>
          <w:sz w:val="24"/>
          <w:szCs w:val="24"/>
        </w:rPr>
        <w:t xml:space="preserve">. </w:t>
      </w:r>
      <w:r w:rsidR="00707C08">
        <w:rPr>
          <w:rFonts w:ascii="Times New Roman" w:hAnsi="Times New Roman" w:cs="Times New Roman"/>
          <w:sz w:val="24"/>
          <w:szCs w:val="24"/>
          <w:lang w:val="en-US"/>
        </w:rPr>
        <w:t xml:space="preserve">Limitations include the reliance on parental reported outcomes and exposures and the lack of an objective assessment of asthma such as lung function. </w:t>
      </w:r>
      <w:r w:rsidR="006B2F09">
        <w:rPr>
          <w:rFonts w:ascii="Times New Roman" w:hAnsi="Times New Roman" w:cs="Times New Roman"/>
          <w:sz w:val="24"/>
          <w:szCs w:val="24"/>
          <w:lang w:val="en-US"/>
        </w:rPr>
        <w:t>However,</w:t>
      </w:r>
      <w:r w:rsidR="00707C08">
        <w:rPr>
          <w:rFonts w:ascii="Times New Roman" w:hAnsi="Times New Roman" w:cs="Times New Roman"/>
          <w:sz w:val="24"/>
          <w:szCs w:val="24"/>
          <w:lang w:val="en-US"/>
        </w:rPr>
        <w:t xml:space="preserve"> the ISAAC </w:t>
      </w:r>
      <w:r w:rsidR="00771CE3">
        <w:rPr>
          <w:rFonts w:ascii="Times New Roman" w:hAnsi="Times New Roman" w:cs="Times New Roman"/>
          <w:sz w:val="24"/>
          <w:szCs w:val="24"/>
          <w:lang w:val="en-US"/>
        </w:rPr>
        <w:t>questionnaires</w:t>
      </w:r>
      <w:r w:rsidR="00260B59">
        <w:rPr>
          <w:rFonts w:ascii="Times New Roman" w:hAnsi="Times New Roman" w:cs="Times New Roman"/>
          <w:sz w:val="24"/>
          <w:szCs w:val="24"/>
          <w:lang w:val="en-US"/>
        </w:rPr>
        <w:t xml:space="preserve"> </w:t>
      </w:r>
      <w:r w:rsidR="00707C08">
        <w:rPr>
          <w:rFonts w:ascii="Times New Roman" w:hAnsi="Times New Roman" w:cs="Times New Roman"/>
          <w:sz w:val="24"/>
          <w:szCs w:val="24"/>
        </w:rPr>
        <w:t>have been validated extensively in large epidemiologic studies worldwide for the ascertainment of allergic outcomes</w:t>
      </w:r>
      <w:r w:rsidR="00707C08">
        <w:rPr>
          <w:rFonts w:ascii="Times New Roman" w:hAnsi="Times New Roman" w:cs="Times New Roman"/>
          <w:sz w:val="24"/>
          <w:szCs w:val="24"/>
          <w:lang w:val="en-US"/>
        </w:rPr>
        <w:t xml:space="preserve">. </w:t>
      </w:r>
    </w:p>
    <w:p w14:paraId="297FA844" w14:textId="67F3A04B" w:rsidR="00791D00" w:rsidRDefault="008365E6" w:rsidP="00B6389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7B216D">
        <w:rPr>
          <w:rFonts w:ascii="Times New Roman" w:hAnsi="Times New Roman" w:cs="Times New Roman"/>
          <w:sz w:val="24"/>
          <w:szCs w:val="24"/>
          <w:lang w:val="en-US"/>
        </w:rPr>
        <w:t xml:space="preserve">exponential increase in the </w:t>
      </w:r>
      <w:r>
        <w:rPr>
          <w:rFonts w:ascii="Times New Roman" w:hAnsi="Times New Roman" w:cs="Times New Roman"/>
          <w:sz w:val="24"/>
          <w:szCs w:val="24"/>
          <w:lang w:val="en-US"/>
        </w:rPr>
        <w:t xml:space="preserve">number of infant and childcare centres in Singapore </w:t>
      </w:r>
      <w:r w:rsidR="007B216D">
        <w:rPr>
          <w:rFonts w:ascii="Times New Roman" w:hAnsi="Times New Roman" w:cs="Times New Roman"/>
          <w:sz w:val="24"/>
          <w:szCs w:val="24"/>
          <w:lang w:val="en-US"/>
        </w:rPr>
        <w:t>showcases the</w:t>
      </w:r>
      <w:r>
        <w:rPr>
          <w:rFonts w:ascii="Times New Roman" w:hAnsi="Times New Roman" w:cs="Times New Roman"/>
          <w:sz w:val="24"/>
          <w:szCs w:val="24"/>
          <w:lang w:val="en-US"/>
        </w:rPr>
        <w:t xml:space="preserve"> rising demand for affordable early childcare</w:t>
      </w:r>
      <w:r w:rsidR="003B2842">
        <w:rPr>
          <w:rFonts w:ascii="Times New Roman" w:hAnsi="Times New Roman" w:cs="Times New Roman"/>
          <w:sz w:val="24"/>
          <w:szCs w:val="24"/>
          <w:lang w:val="en-US"/>
        </w:rPr>
        <w:t xml:space="preserve"> </w:t>
      </w:r>
      <w:r>
        <w:rPr>
          <w:rFonts w:ascii="Times New Roman" w:hAnsi="Times New Roman" w:cs="Times New Roman"/>
          <w:sz w:val="24"/>
          <w:szCs w:val="24"/>
          <w:lang w:val="en-US"/>
        </w:rPr>
        <w:t>to allow working mothers to return to the workforce</w:t>
      </w:r>
      <w:r w:rsidR="00A56B52">
        <w:rPr>
          <w:rFonts w:ascii="Times New Roman" w:hAnsi="Times New Roman" w:cs="Times New Roman"/>
          <w:sz w:val="24"/>
          <w:szCs w:val="24"/>
          <w:lang w:val="en-US"/>
        </w:rPr>
        <w:t xml:space="preserve"> after just 4 months of </w:t>
      </w:r>
      <w:r w:rsidR="005D21F9">
        <w:rPr>
          <w:rFonts w:ascii="Times New Roman" w:hAnsi="Times New Roman" w:cs="Times New Roman"/>
          <w:sz w:val="24"/>
          <w:szCs w:val="24"/>
          <w:lang w:val="en-US"/>
        </w:rPr>
        <w:t xml:space="preserve">government-paid </w:t>
      </w:r>
      <w:r w:rsidR="00A56B52">
        <w:rPr>
          <w:rFonts w:ascii="Times New Roman" w:hAnsi="Times New Roman" w:cs="Times New Roman"/>
          <w:sz w:val="24"/>
          <w:szCs w:val="24"/>
          <w:lang w:val="en-US"/>
        </w:rPr>
        <w:t>maternity leave.</w:t>
      </w:r>
      <w:r w:rsidR="00B63899">
        <w:rPr>
          <w:rFonts w:ascii="Times New Roman" w:hAnsi="Times New Roman" w:cs="Times New Roman"/>
          <w:sz w:val="24"/>
          <w:szCs w:val="24"/>
          <w:lang w:val="en-US"/>
        </w:rPr>
        <w:t xml:space="preserve"> </w:t>
      </w:r>
      <w:r w:rsidR="00511CF9" w:rsidRPr="005A2D97">
        <w:rPr>
          <w:rFonts w:ascii="Times New Roman" w:hAnsi="Times New Roman" w:cs="Times New Roman"/>
          <w:sz w:val="24"/>
          <w:szCs w:val="24"/>
          <w:lang w:val="en-US"/>
        </w:rPr>
        <w:t xml:space="preserve">Modifications maternity </w:t>
      </w:r>
      <w:r w:rsidR="00511CF9">
        <w:rPr>
          <w:rFonts w:ascii="Times New Roman" w:hAnsi="Times New Roman" w:cs="Times New Roman"/>
          <w:sz w:val="24"/>
          <w:szCs w:val="24"/>
          <w:lang w:val="en-US"/>
        </w:rPr>
        <w:t>and family care leave</w:t>
      </w:r>
      <w:r w:rsidR="00511CF9" w:rsidRPr="005A2D97">
        <w:rPr>
          <w:rFonts w:ascii="Times New Roman" w:hAnsi="Times New Roman" w:cs="Times New Roman"/>
          <w:sz w:val="24"/>
          <w:szCs w:val="24"/>
          <w:lang w:val="en-US"/>
        </w:rPr>
        <w:t xml:space="preserve"> </w:t>
      </w:r>
      <w:r w:rsidR="00BA48AB">
        <w:rPr>
          <w:rFonts w:ascii="Times New Roman" w:hAnsi="Times New Roman" w:cs="Times New Roman"/>
          <w:sz w:val="24"/>
          <w:szCs w:val="24"/>
          <w:lang w:val="en-US"/>
        </w:rPr>
        <w:t xml:space="preserve">policies </w:t>
      </w:r>
      <w:r w:rsidR="00511CF9">
        <w:rPr>
          <w:rFonts w:ascii="Times New Roman" w:hAnsi="Times New Roman" w:cs="Times New Roman"/>
          <w:sz w:val="24"/>
          <w:szCs w:val="24"/>
          <w:lang w:val="en-US"/>
        </w:rPr>
        <w:t>could</w:t>
      </w:r>
      <w:r w:rsidR="00511CF9" w:rsidRPr="005A2D97">
        <w:rPr>
          <w:rFonts w:ascii="Times New Roman" w:hAnsi="Times New Roman" w:cs="Times New Roman"/>
          <w:sz w:val="24"/>
          <w:szCs w:val="24"/>
          <w:lang w:val="en-US"/>
        </w:rPr>
        <w:t xml:space="preserve"> allow families to delay </w:t>
      </w:r>
      <w:r w:rsidR="00F01EDB">
        <w:rPr>
          <w:rFonts w:ascii="Times New Roman" w:hAnsi="Times New Roman" w:cs="Times New Roman"/>
          <w:sz w:val="24"/>
          <w:szCs w:val="24"/>
          <w:lang w:val="en-US"/>
        </w:rPr>
        <w:t>childcare enrollment</w:t>
      </w:r>
      <w:r w:rsidR="00511CF9" w:rsidRPr="005A2D97">
        <w:rPr>
          <w:rFonts w:ascii="Times New Roman" w:hAnsi="Times New Roman" w:cs="Times New Roman"/>
          <w:sz w:val="24"/>
          <w:szCs w:val="24"/>
          <w:lang w:val="en-US"/>
        </w:rPr>
        <w:t xml:space="preserve"> </w:t>
      </w:r>
      <w:r w:rsidR="00D911C6">
        <w:rPr>
          <w:rFonts w:ascii="Times New Roman" w:hAnsi="Times New Roman" w:cs="Times New Roman"/>
          <w:sz w:val="24"/>
          <w:szCs w:val="24"/>
          <w:lang w:val="en-US"/>
        </w:rPr>
        <w:t>beyond</w:t>
      </w:r>
      <w:r w:rsidR="00511CF9">
        <w:rPr>
          <w:rFonts w:ascii="Times New Roman" w:hAnsi="Times New Roman" w:cs="Times New Roman"/>
          <w:sz w:val="24"/>
          <w:szCs w:val="24"/>
          <w:lang w:val="en-US"/>
        </w:rPr>
        <w:t xml:space="preserve"> </w:t>
      </w:r>
      <w:r w:rsidR="00313175">
        <w:rPr>
          <w:rFonts w:ascii="Times New Roman" w:hAnsi="Times New Roman" w:cs="Times New Roman"/>
          <w:sz w:val="24"/>
          <w:szCs w:val="24"/>
          <w:lang w:val="en-US"/>
        </w:rPr>
        <w:t xml:space="preserve">the first </w:t>
      </w:r>
      <w:r w:rsidR="00511CF9">
        <w:rPr>
          <w:rFonts w:ascii="Times New Roman" w:hAnsi="Times New Roman" w:cs="Times New Roman"/>
          <w:sz w:val="24"/>
          <w:szCs w:val="24"/>
          <w:lang w:val="en-US"/>
        </w:rPr>
        <w:t>6 months</w:t>
      </w:r>
      <w:r w:rsidR="00313175">
        <w:rPr>
          <w:rFonts w:ascii="Times New Roman" w:hAnsi="Times New Roman" w:cs="Times New Roman"/>
          <w:sz w:val="24"/>
          <w:szCs w:val="24"/>
          <w:lang w:val="en-US"/>
        </w:rPr>
        <w:t xml:space="preserve"> of life</w:t>
      </w:r>
      <w:r w:rsidR="00511CF9">
        <w:rPr>
          <w:rFonts w:ascii="Times New Roman" w:hAnsi="Times New Roman" w:cs="Times New Roman"/>
          <w:sz w:val="24"/>
          <w:szCs w:val="24"/>
          <w:lang w:val="en-US"/>
        </w:rPr>
        <w:t>, which m</w:t>
      </w:r>
      <w:r w:rsidR="004B2A90">
        <w:rPr>
          <w:rFonts w:ascii="Times New Roman" w:hAnsi="Times New Roman" w:cs="Times New Roman"/>
          <w:sz w:val="24"/>
          <w:szCs w:val="24"/>
          <w:lang w:val="en-US"/>
        </w:rPr>
        <w:t>ay</w:t>
      </w:r>
      <w:r w:rsidR="00511CF9">
        <w:rPr>
          <w:rFonts w:ascii="Times New Roman" w:hAnsi="Times New Roman" w:cs="Times New Roman"/>
          <w:sz w:val="24"/>
          <w:szCs w:val="24"/>
          <w:lang w:val="en-US"/>
        </w:rPr>
        <w:t xml:space="preserve"> attenuate the risks of developing wheezing disorders</w:t>
      </w:r>
      <w:r w:rsidR="00313175">
        <w:rPr>
          <w:rFonts w:ascii="Times New Roman" w:hAnsi="Times New Roman" w:cs="Times New Roman"/>
          <w:sz w:val="24"/>
          <w:szCs w:val="24"/>
          <w:lang w:val="en-US"/>
        </w:rPr>
        <w:t xml:space="preserve"> through shifting</w:t>
      </w:r>
      <w:r w:rsidR="00313175" w:rsidRPr="00313175">
        <w:rPr>
          <w:rFonts w:ascii="Times New Roman" w:hAnsi="Times New Roman" w:cs="Times New Roman"/>
          <w:sz w:val="24"/>
          <w:szCs w:val="24"/>
          <w:lang w:val="en-US"/>
        </w:rPr>
        <w:t xml:space="preserve"> </w:t>
      </w:r>
      <w:r w:rsidR="00313175" w:rsidRPr="00511CF9">
        <w:rPr>
          <w:rFonts w:ascii="Times New Roman" w:hAnsi="Times New Roman" w:cs="Times New Roman"/>
          <w:sz w:val="24"/>
          <w:szCs w:val="24"/>
          <w:lang w:val="en-US"/>
        </w:rPr>
        <w:t>the balance between pathogenic and beneficial environmental microbial exposure</w:t>
      </w:r>
      <w:r w:rsidR="00313175">
        <w:rPr>
          <w:rFonts w:ascii="Times New Roman" w:hAnsi="Times New Roman" w:cs="Times New Roman"/>
          <w:sz w:val="24"/>
          <w:szCs w:val="24"/>
          <w:lang w:val="en-US"/>
        </w:rPr>
        <w:t>s</w:t>
      </w:r>
      <w:r w:rsidR="00313175" w:rsidRPr="00511CF9">
        <w:rPr>
          <w:rFonts w:ascii="Times New Roman" w:hAnsi="Times New Roman" w:cs="Times New Roman"/>
          <w:sz w:val="24"/>
          <w:szCs w:val="24"/>
          <w:lang w:val="en-US"/>
        </w:rPr>
        <w:t xml:space="preserve"> towards a null or protective effect</w:t>
      </w:r>
      <w:r w:rsidR="00313175">
        <w:rPr>
          <w:rFonts w:ascii="Times New Roman" w:hAnsi="Times New Roman" w:cs="Times New Roman"/>
          <w:sz w:val="24"/>
          <w:szCs w:val="24"/>
          <w:lang w:val="en-US"/>
        </w:rPr>
        <w:t>, as seen in previous studies</w:t>
      </w:r>
      <w:r w:rsidR="00313175" w:rsidRPr="00511CF9">
        <w:rPr>
          <w:rFonts w:ascii="Times New Roman" w:hAnsi="Times New Roman" w:cs="Times New Roman"/>
          <w:sz w:val="24"/>
          <w:szCs w:val="24"/>
          <w:lang w:val="en-US"/>
        </w:rPr>
        <w:t>.</w:t>
      </w:r>
      <w:r w:rsidR="00511CF9">
        <w:rPr>
          <w:rFonts w:ascii="Times New Roman" w:hAnsi="Times New Roman" w:cs="Times New Roman"/>
          <w:sz w:val="24"/>
          <w:szCs w:val="24"/>
          <w:lang w:val="en-US"/>
        </w:rPr>
        <w:t xml:space="preserve"> </w:t>
      </w:r>
    </w:p>
    <w:p w14:paraId="091FBD1B" w14:textId="0439AC51" w:rsidR="00791D00" w:rsidRDefault="00C46383" w:rsidP="00751A5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school </w:t>
      </w:r>
      <w:r w:rsidR="006F2073">
        <w:rPr>
          <w:rFonts w:ascii="Times New Roman" w:hAnsi="Times New Roman" w:cs="Times New Roman"/>
          <w:sz w:val="24"/>
          <w:szCs w:val="24"/>
          <w:lang w:val="en-US"/>
        </w:rPr>
        <w:t xml:space="preserve">education </w:t>
      </w:r>
      <w:r w:rsidR="00E714FE">
        <w:rPr>
          <w:rFonts w:ascii="Times New Roman" w:hAnsi="Times New Roman" w:cs="Times New Roman"/>
          <w:sz w:val="24"/>
          <w:szCs w:val="24"/>
          <w:lang w:val="en-US"/>
        </w:rPr>
        <w:t>confers</w:t>
      </w:r>
      <w:r w:rsidR="00754BF5">
        <w:rPr>
          <w:rFonts w:ascii="Times New Roman" w:hAnsi="Times New Roman" w:cs="Times New Roman"/>
          <w:sz w:val="24"/>
          <w:szCs w:val="24"/>
          <w:lang w:val="en-US"/>
        </w:rPr>
        <w:t xml:space="preserve"> long-term </w:t>
      </w:r>
      <w:r w:rsidR="00425FE2">
        <w:rPr>
          <w:rFonts w:ascii="Times New Roman" w:hAnsi="Times New Roman" w:cs="Times New Roman"/>
          <w:sz w:val="24"/>
          <w:szCs w:val="24"/>
          <w:lang w:val="en-US"/>
        </w:rPr>
        <w:t>neurodevelopmental</w:t>
      </w:r>
      <w:r w:rsidR="00754BF5">
        <w:rPr>
          <w:rFonts w:ascii="Times New Roman" w:hAnsi="Times New Roman" w:cs="Times New Roman"/>
          <w:sz w:val="24"/>
          <w:szCs w:val="24"/>
          <w:lang w:val="en-US"/>
        </w:rPr>
        <w:t xml:space="preserve"> advantages </w:t>
      </w:r>
      <w:r w:rsidR="00B853DA">
        <w:rPr>
          <w:rFonts w:ascii="Times New Roman" w:hAnsi="Times New Roman" w:cs="Times New Roman"/>
          <w:sz w:val="24"/>
          <w:szCs w:val="24"/>
          <w:lang w:val="en-US"/>
        </w:rPr>
        <w:t xml:space="preserve">and </w:t>
      </w:r>
      <w:r w:rsidR="00754BF5">
        <w:rPr>
          <w:rFonts w:ascii="Times New Roman" w:hAnsi="Times New Roman" w:cs="Times New Roman"/>
          <w:sz w:val="24"/>
          <w:szCs w:val="24"/>
          <w:lang w:val="en-US"/>
        </w:rPr>
        <w:t>economic benefits contributed by the larger pool of working mothers</w:t>
      </w:r>
      <w:r w:rsidR="00207C63">
        <w:rPr>
          <w:rFonts w:ascii="Times New Roman" w:hAnsi="Times New Roman" w:cs="Times New Roman"/>
          <w:sz w:val="24"/>
          <w:szCs w:val="24"/>
          <w:lang w:val="en-US"/>
        </w:rPr>
        <w:t>.</w:t>
      </w:r>
      <w:r w:rsidR="00754BF5">
        <w:rPr>
          <w:rFonts w:ascii="Times New Roman" w:hAnsi="Times New Roman" w:cs="Times New Roman"/>
          <w:sz w:val="24"/>
          <w:szCs w:val="24"/>
          <w:lang w:val="en-US"/>
        </w:rPr>
        <w:t xml:space="preserve"> However</w:t>
      </w:r>
      <w:r>
        <w:rPr>
          <w:rFonts w:ascii="Times New Roman" w:hAnsi="Times New Roman" w:cs="Times New Roman"/>
          <w:sz w:val="24"/>
          <w:szCs w:val="24"/>
          <w:lang w:val="en-US"/>
        </w:rPr>
        <w:t>,</w:t>
      </w:r>
      <w:r w:rsidR="00754BF5">
        <w:rPr>
          <w:rFonts w:ascii="Times New Roman" w:hAnsi="Times New Roman" w:cs="Times New Roman"/>
          <w:sz w:val="24"/>
          <w:szCs w:val="24"/>
          <w:lang w:val="en-US"/>
        </w:rPr>
        <w:t xml:space="preserve"> most of th</w:t>
      </w:r>
      <w:r w:rsidR="0070296E">
        <w:rPr>
          <w:rFonts w:ascii="Times New Roman" w:hAnsi="Times New Roman" w:cs="Times New Roman"/>
          <w:sz w:val="24"/>
          <w:szCs w:val="24"/>
          <w:lang w:val="en-US"/>
        </w:rPr>
        <w:t>is</w:t>
      </w:r>
      <w:r w:rsidR="00754BF5">
        <w:rPr>
          <w:rFonts w:ascii="Times New Roman" w:hAnsi="Times New Roman" w:cs="Times New Roman"/>
          <w:sz w:val="24"/>
          <w:szCs w:val="24"/>
          <w:lang w:val="en-US"/>
        </w:rPr>
        <w:t xml:space="preserve"> evidence focuses on the preschool age group (3-5 years) and not infants</w:t>
      </w:r>
      <w:r w:rsidR="002802A2">
        <w:rPr>
          <w:rFonts w:ascii="Times New Roman" w:hAnsi="Times New Roman" w:cs="Times New Roman"/>
          <w:sz w:val="24"/>
          <w:szCs w:val="24"/>
          <w:lang w:val="en-US"/>
        </w:rPr>
        <w:t>,</w:t>
      </w:r>
      <w:r w:rsidR="00754BF5">
        <w:rPr>
          <w:rFonts w:ascii="Times New Roman" w:hAnsi="Times New Roman" w:cs="Times New Roman"/>
          <w:sz w:val="24"/>
          <w:szCs w:val="24"/>
          <w:lang w:val="en-US"/>
        </w:rPr>
        <w:t xml:space="preserve"> </w:t>
      </w:r>
      <w:r w:rsidR="001567B9">
        <w:rPr>
          <w:rFonts w:ascii="Times New Roman" w:hAnsi="Times New Roman" w:cs="Times New Roman"/>
          <w:sz w:val="24"/>
          <w:szCs w:val="24"/>
          <w:lang w:val="en-US"/>
        </w:rPr>
        <w:t xml:space="preserve">thus </w:t>
      </w:r>
      <w:r>
        <w:rPr>
          <w:rFonts w:ascii="Times New Roman" w:hAnsi="Times New Roman" w:cs="Times New Roman"/>
          <w:sz w:val="24"/>
          <w:szCs w:val="24"/>
          <w:lang w:val="en-US"/>
        </w:rPr>
        <w:t>a</w:t>
      </w:r>
      <w:r w:rsidR="00754BF5">
        <w:rPr>
          <w:rFonts w:ascii="Times New Roman" w:hAnsi="Times New Roman" w:cs="Times New Roman"/>
          <w:sz w:val="24"/>
          <w:szCs w:val="24"/>
          <w:lang w:val="en-US"/>
        </w:rPr>
        <w:t xml:space="preserve"> short delay in childcare </w:t>
      </w:r>
      <w:r w:rsidR="0002456D">
        <w:rPr>
          <w:rFonts w:ascii="Times New Roman" w:hAnsi="Times New Roman" w:cs="Times New Roman"/>
          <w:sz w:val="24"/>
          <w:szCs w:val="24"/>
          <w:lang w:val="en-US"/>
        </w:rPr>
        <w:t>enrollment</w:t>
      </w:r>
      <w:r w:rsidR="00754BF5">
        <w:rPr>
          <w:rFonts w:ascii="Times New Roman" w:hAnsi="Times New Roman" w:cs="Times New Roman"/>
          <w:sz w:val="24"/>
          <w:szCs w:val="24"/>
          <w:lang w:val="en-US"/>
        </w:rPr>
        <w:t xml:space="preserve"> may not translate to any significant loss of the above-mentioned</w:t>
      </w:r>
      <w:r w:rsidR="00054562">
        <w:rPr>
          <w:rFonts w:ascii="Times New Roman" w:hAnsi="Times New Roman" w:cs="Times New Roman"/>
          <w:sz w:val="24"/>
          <w:szCs w:val="24"/>
          <w:lang w:val="en-US"/>
        </w:rPr>
        <w:t xml:space="preserve"> benefits</w:t>
      </w:r>
      <w:r w:rsidR="00754BF5">
        <w:rPr>
          <w:rFonts w:ascii="Times New Roman" w:hAnsi="Times New Roman" w:cs="Times New Roman"/>
          <w:sz w:val="24"/>
          <w:szCs w:val="24"/>
          <w:lang w:val="en-US"/>
        </w:rPr>
        <w:t xml:space="preserve"> in the long-term, </w:t>
      </w:r>
      <w:r>
        <w:rPr>
          <w:rFonts w:ascii="Times New Roman" w:hAnsi="Times New Roman" w:cs="Times New Roman"/>
          <w:sz w:val="24"/>
          <w:szCs w:val="24"/>
          <w:lang w:val="en-US"/>
        </w:rPr>
        <w:t>but</w:t>
      </w:r>
      <w:r w:rsidR="00754BF5">
        <w:rPr>
          <w:rFonts w:ascii="Times New Roman" w:hAnsi="Times New Roman" w:cs="Times New Roman"/>
          <w:sz w:val="24"/>
          <w:szCs w:val="24"/>
          <w:lang w:val="en-US"/>
        </w:rPr>
        <w:t xml:space="preserve"> this will require further investigation.  </w:t>
      </w:r>
    </w:p>
    <w:p w14:paraId="3AB7FEA3" w14:textId="77777777" w:rsidR="008B3E2A" w:rsidRDefault="008B3E2A" w:rsidP="00EF1B0B">
      <w:pPr>
        <w:spacing w:after="0" w:line="480" w:lineRule="auto"/>
        <w:jc w:val="both"/>
        <w:rPr>
          <w:rFonts w:ascii="Times New Roman" w:hAnsi="Times New Roman" w:cs="Times New Roman"/>
          <w:b/>
          <w:sz w:val="24"/>
          <w:szCs w:val="24"/>
        </w:rPr>
      </w:pPr>
    </w:p>
    <w:p w14:paraId="7EBA152D" w14:textId="52FD4D04" w:rsidR="008B3E2A" w:rsidRDefault="00064697" w:rsidP="00EA434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rom: </w:t>
      </w:r>
    </w:p>
    <w:p w14:paraId="5A807103" w14:textId="77777777" w:rsidR="00064697" w:rsidRDefault="00064697" w:rsidP="00EA4340">
      <w:pPr>
        <w:spacing w:after="0" w:line="240" w:lineRule="auto"/>
        <w:jc w:val="both"/>
        <w:rPr>
          <w:rFonts w:ascii="Times New Roman" w:hAnsi="Times New Roman" w:cs="Times New Roman"/>
          <w:sz w:val="24"/>
          <w:szCs w:val="24"/>
        </w:rPr>
      </w:pPr>
    </w:p>
    <w:p w14:paraId="60A1CF19" w14:textId="77777777"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Elizabeth Huiwen Tham, MRCPCH, NUS, Singapore</w:t>
      </w:r>
    </w:p>
    <w:p w14:paraId="3A92DC08" w14:textId="5BF2C441"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Pei Ting Tan,</w:t>
      </w:r>
      <w:r>
        <w:rPr>
          <w:rFonts w:ascii="Times New Roman" w:hAnsi="Times New Roman" w:cs="Times New Roman"/>
          <w:i/>
          <w:sz w:val="24"/>
          <w:szCs w:val="24"/>
          <w:lang w:val="en-US"/>
        </w:rPr>
        <w:t xml:space="preserve"> PhD, NUS, Singapore</w:t>
      </w:r>
    </w:p>
    <w:p w14:paraId="2F0FF29A" w14:textId="77777777"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Evelyn Xiu Ling Loo, PhD, SICS, Singapore</w:t>
      </w:r>
    </w:p>
    <w:p w14:paraId="11DAD3AB" w14:textId="6F28A766"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 xml:space="preserve">Anne </w:t>
      </w:r>
      <w:r w:rsidR="00054656">
        <w:rPr>
          <w:rFonts w:ascii="Times New Roman" w:hAnsi="Times New Roman" w:cs="Times New Roman"/>
          <w:i/>
          <w:sz w:val="24"/>
          <w:szCs w:val="24"/>
          <w:lang w:val="en-US"/>
        </w:rPr>
        <w:t xml:space="preserve">Eng Neo </w:t>
      </w:r>
      <w:r w:rsidRPr="00EF4E55">
        <w:rPr>
          <w:rFonts w:ascii="Times New Roman" w:hAnsi="Times New Roman" w:cs="Times New Roman"/>
          <w:i/>
          <w:sz w:val="24"/>
          <w:szCs w:val="24"/>
          <w:lang w:val="en-US"/>
        </w:rPr>
        <w:t>Goh, MMed, KKH, Singapore</w:t>
      </w:r>
    </w:p>
    <w:p w14:paraId="12F6F2CF" w14:textId="2E7963FC" w:rsidR="00064697"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Oon Hoe Teoh, MMed, KKH, Singapore</w:t>
      </w:r>
    </w:p>
    <w:p w14:paraId="01FD88DA" w14:textId="301E40B3" w:rsidR="00280EED" w:rsidRPr="00EF4E55" w:rsidRDefault="00293204" w:rsidP="00EA4340">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Fabian Yap,</w:t>
      </w:r>
      <w:r w:rsidR="00280EED">
        <w:rPr>
          <w:rFonts w:ascii="Times New Roman" w:hAnsi="Times New Roman" w:cs="Times New Roman"/>
          <w:i/>
          <w:sz w:val="24"/>
          <w:szCs w:val="24"/>
          <w:lang w:val="en-US"/>
        </w:rPr>
        <w:t xml:space="preserve"> MMed, KKH, Singapore</w:t>
      </w:r>
    </w:p>
    <w:p w14:paraId="394E3F60" w14:textId="77777777"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Kok Hian Tan, MMed, FRCOG, KKH, Singapore</w:t>
      </w:r>
    </w:p>
    <w:p w14:paraId="4112F63C" w14:textId="77777777"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Keith M Godfrey, PhD, Southampton Biomedical Research Centre, United Kingdom</w:t>
      </w:r>
    </w:p>
    <w:p w14:paraId="0F7D2262" w14:textId="33FDE88F" w:rsidR="00064697" w:rsidRPr="00EF4E55"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 xml:space="preserve">Hugo </w:t>
      </w:r>
      <w:r w:rsidR="007D5A64">
        <w:rPr>
          <w:rFonts w:ascii="Times New Roman" w:hAnsi="Times New Roman" w:cs="Times New Roman"/>
          <w:i/>
          <w:sz w:val="24"/>
          <w:szCs w:val="24"/>
          <w:lang w:val="en-US"/>
        </w:rPr>
        <w:t xml:space="preserve">PS </w:t>
      </w:r>
      <w:r w:rsidRPr="00EF4E55">
        <w:rPr>
          <w:rFonts w:ascii="Times New Roman" w:hAnsi="Times New Roman" w:cs="Times New Roman"/>
          <w:i/>
          <w:sz w:val="24"/>
          <w:szCs w:val="24"/>
          <w:lang w:val="en-US"/>
        </w:rPr>
        <w:t>Van Bever, PhD, NUS, Singapore</w:t>
      </w:r>
    </w:p>
    <w:p w14:paraId="4E9CC11F" w14:textId="78EE5CF3" w:rsidR="00064697" w:rsidRDefault="00064697" w:rsidP="00EA4340">
      <w:pPr>
        <w:spacing w:after="0" w:line="240" w:lineRule="auto"/>
        <w:jc w:val="both"/>
        <w:rPr>
          <w:rFonts w:ascii="Times New Roman" w:hAnsi="Times New Roman" w:cs="Times New Roman"/>
          <w:i/>
          <w:sz w:val="24"/>
          <w:szCs w:val="24"/>
          <w:lang w:val="en-US"/>
        </w:rPr>
      </w:pPr>
      <w:r w:rsidRPr="00EF4E55">
        <w:rPr>
          <w:rFonts w:ascii="Times New Roman" w:hAnsi="Times New Roman" w:cs="Times New Roman"/>
          <w:i/>
          <w:sz w:val="24"/>
          <w:szCs w:val="24"/>
          <w:lang w:val="en-US"/>
        </w:rPr>
        <w:t>Bee Wah Lee, MMed, NUS, Singapore</w:t>
      </w:r>
    </w:p>
    <w:p w14:paraId="6B70C58B" w14:textId="25484785" w:rsidR="00064697" w:rsidRPr="00EF4E55" w:rsidRDefault="00064697" w:rsidP="00EA4340">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Eric Andrew</w:t>
      </w:r>
      <w:r w:rsidR="00186BF8" w:rsidRPr="00186BF8">
        <w:rPr>
          <w:rFonts w:ascii="Times New Roman" w:hAnsi="Times New Roman" w:cs="Times New Roman"/>
          <w:i/>
          <w:sz w:val="24"/>
          <w:szCs w:val="24"/>
          <w:lang w:val="en-US"/>
        </w:rPr>
        <w:t xml:space="preserve"> </w:t>
      </w:r>
      <w:r w:rsidR="00186BF8">
        <w:rPr>
          <w:rFonts w:ascii="Times New Roman" w:hAnsi="Times New Roman" w:cs="Times New Roman"/>
          <w:i/>
          <w:sz w:val="24"/>
          <w:szCs w:val="24"/>
          <w:lang w:val="en-US"/>
        </w:rPr>
        <w:t>Finkelstein,</w:t>
      </w:r>
      <w:r>
        <w:rPr>
          <w:rFonts w:ascii="Times New Roman" w:hAnsi="Times New Roman" w:cs="Times New Roman"/>
          <w:i/>
          <w:sz w:val="24"/>
          <w:szCs w:val="24"/>
          <w:lang w:val="en-US"/>
        </w:rPr>
        <w:t xml:space="preserve"> PhD, MHA, Duke-NUS, Singapore</w:t>
      </w:r>
    </w:p>
    <w:p w14:paraId="6EA9B2F4" w14:textId="77777777" w:rsidR="00064697" w:rsidRPr="00EF4E55" w:rsidRDefault="00064697" w:rsidP="00EA4340">
      <w:pPr>
        <w:spacing w:after="0"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Yap Seng Chong</w:t>
      </w:r>
      <w:r w:rsidRPr="00EF4E55">
        <w:rPr>
          <w:rFonts w:ascii="Times New Roman" w:hAnsi="Times New Roman" w:cs="Times New Roman"/>
          <w:i/>
          <w:sz w:val="24"/>
          <w:szCs w:val="24"/>
          <w:lang w:val="en-US"/>
        </w:rPr>
        <w:t>, MMed, NUS, Singapore</w:t>
      </w:r>
    </w:p>
    <w:p w14:paraId="6C343EEE" w14:textId="7F431BAB" w:rsidR="008B3E2A" w:rsidRDefault="00064697" w:rsidP="00EA4340">
      <w:pPr>
        <w:spacing w:after="0" w:line="240" w:lineRule="auto"/>
        <w:jc w:val="both"/>
        <w:rPr>
          <w:rFonts w:ascii="Times New Roman" w:hAnsi="Times New Roman" w:cs="Times New Roman"/>
          <w:b/>
          <w:sz w:val="24"/>
          <w:szCs w:val="24"/>
        </w:rPr>
      </w:pPr>
      <w:r w:rsidRPr="00EF4E55">
        <w:rPr>
          <w:rFonts w:ascii="Times New Roman" w:hAnsi="Times New Roman" w:cs="Times New Roman"/>
          <w:i/>
          <w:sz w:val="24"/>
          <w:szCs w:val="24"/>
          <w:lang w:val="en-US"/>
        </w:rPr>
        <w:t>Lynette Pei-chi Shek, MMed, NUS, Singapore</w:t>
      </w:r>
    </w:p>
    <w:p w14:paraId="5AAFCD29" w14:textId="77777777" w:rsidR="008B3E2A" w:rsidRDefault="008B3E2A" w:rsidP="00EF1B0B">
      <w:pPr>
        <w:spacing w:after="0" w:line="480" w:lineRule="auto"/>
        <w:jc w:val="both"/>
        <w:rPr>
          <w:rFonts w:ascii="Times New Roman" w:hAnsi="Times New Roman" w:cs="Times New Roman"/>
          <w:b/>
          <w:sz w:val="24"/>
          <w:szCs w:val="24"/>
        </w:rPr>
      </w:pPr>
    </w:p>
    <w:p w14:paraId="32DDA250" w14:textId="77777777" w:rsidR="004F3D29" w:rsidRDefault="004F3D29" w:rsidP="00EF1B0B">
      <w:pPr>
        <w:spacing w:after="0" w:line="480" w:lineRule="auto"/>
        <w:jc w:val="both"/>
        <w:rPr>
          <w:rFonts w:ascii="Times New Roman" w:hAnsi="Times New Roman" w:cs="Times New Roman"/>
          <w:b/>
          <w:sz w:val="24"/>
          <w:szCs w:val="24"/>
        </w:rPr>
      </w:pPr>
    </w:p>
    <w:p w14:paraId="3E0E242D" w14:textId="77777777" w:rsidR="004F3D29" w:rsidRDefault="004F3D29" w:rsidP="00EF1B0B">
      <w:pPr>
        <w:spacing w:after="0" w:line="480" w:lineRule="auto"/>
        <w:jc w:val="both"/>
        <w:rPr>
          <w:rFonts w:ascii="Times New Roman" w:hAnsi="Times New Roman" w:cs="Times New Roman"/>
          <w:b/>
          <w:sz w:val="24"/>
          <w:szCs w:val="24"/>
        </w:rPr>
      </w:pPr>
    </w:p>
    <w:p w14:paraId="3DE3D005" w14:textId="3F90AE23" w:rsidR="00293204" w:rsidRDefault="00293204" w:rsidP="00EF1B0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atement of Contribution</w:t>
      </w:r>
    </w:p>
    <w:p w14:paraId="37B54123" w14:textId="25701B8C" w:rsidR="00293204" w:rsidRPr="00293204" w:rsidRDefault="00293204" w:rsidP="00EF1B0B">
      <w:pPr>
        <w:spacing w:after="0" w:line="480" w:lineRule="auto"/>
        <w:jc w:val="both"/>
        <w:rPr>
          <w:rFonts w:ascii="Times New Roman" w:hAnsi="Times New Roman" w:cs="Times New Roman"/>
          <w:sz w:val="24"/>
          <w:szCs w:val="24"/>
        </w:rPr>
      </w:pPr>
      <w:r w:rsidRPr="00293204">
        <w:rPr>
          <w:rFonts w:ascii="Times New Roman" w:hAnsi="Times New Roman" w:cs="Times New Roman"/>
          <w:sz w:val="24"/>
          <w:szCs w:val="24"/>
        </w:rPr>
        <w:t>EH Tham</w:t>
      </w:r>
      <w:r>
        <w:rPr>
          <w:rFonts w:ascii="Times New Roman" w:hAnsi="Times New Roman" w:cs="Times New Roman"/>
          <w:sz w:val="24"/>
          <w:szCs w:val="24"/>
        </w:rPr>
        <w:t xml:space="preserve"> conceptualized the study, performed data analysis and wrote the manuscript. PT Tan performed data analysis and critically reviewed the manuscript. EX Loo, A Goh, OH Teoh, </w:t>
      </w:r>
      <w:r w:rsidR="00186BF8">
        <w:rPr>
          <w:rFonts w:ascii="Times New Roman" w:hAnsi="Times New Roman" w:cs="Times New Roman"/>
          <w:sz w:val="24"/>
          <w:szCs w:val="24"/>
        </w:rPr>
        <w:t xml:space="preserve">KH Tan, KM Godfrey, H Van Bever, BW Lee, </w:t>
      </w:r>
      <w:r w:rsidR="00D95048">
        <w:rPr>
          <w:rFonts w:ascii="Times New Roman" w:hAnsi="Times New Roman" w:cs="Times New Roman"/>
          <w:sz w:val="24"/>
          <w:szCs w:val="24"/>
        </w:rPr>
        <w:t xml:space="preserve">EA Finkelstein, YS Chong and LP Shek critically reviewed the manuscript for intellectual content. </w:t>
      </w:r>
    </w:p>
    <w:p w14:paraId="37433C36" w14:textId="77777777" w:rsidR="008B3E2A" w:rsidRDefault="008B3E2A" w:rsidP="00EF1B0B">
      <w:pPr>
        <w:spacing w:after="0" w:line="480" w:lineRule="auto"/>
        <w:jc w:val="both"/>
        <w:rPr>
          <w:rFonts w:ascii="Times New Roman" w:hAnsi="Times New Roman" w:cs="Times New Roman"/>
          <w:b/>
          <w:sz w:val="24"/>
          <w:szCs w:val="24"/>
        </w:rPr>
      </w:pPr>
    </w:p>
    <w:p w14:paraId="31E7E9B3" w14:textId="77777777" w:rsidR="008B3E2A" w:rsidRDefault="008B3E2A" w:rsidP="00EF1B0B">
      <w:pPr>
        <w:spacing w:after="0" w:line="480" w:lineRule="auto"/>
        <w:jc w:val="both"/>
        <w:rPr>
          <w:rFonts w:ascii="Times New Roman" w:hAnsi="Times New Roman" w:cs="Times New Roman"/>
          <w:b/>
          <w:sz w:val="24"/>
          <w:szCs w:val="24"/>
        </w:rPr>
      </w:pPr>
    </w:p>
    <w:p w14:paraId="612A120D" w14:textId="512DC240" w:rsidR="00046230" w:rsidRPr="008B377E" w:rsidRDefault="00046230" w:rsidP="00EF1B0B">
      <w:pPr>
        <w:spacing w:after="0" w:line="480" w:lineRule="auto"/>
        <w:jc w:val="both"/>
        <w:rPr>
          <w:rFonts w:ascii="Times New Roman" w:hAnsi="Times New Roman" w:cs="Times New Roman"/>
          <w:b/>
          <w:sz w:val="24"/>
          <w:szCs w:val="24"/>
        </w:rPr>
      </w:pPr>
      <w:r w:rsidRPr="008B377E">
        <w:rPr>
          <w:rFonts w:ascii="Times New Roman" w:hAnsi="Times New Roman" w:cs="Times New Roman"/>
          <w:b/>
          <w:sz w:val="24"/>
          <w:szCs w:val="24"/>
        </w:rPr>
        <w:t>Acknowledgements</w:t>
      </w:r>
    </w:p>
    <w:p w14:paraId="26035DAF" w14:textId="77777777" w:rsidR="00046230" w:rsidRPr="00C32E4F" w:rsidRDefault="00046230" w:rsidP="00EF1B0B">
      <w:pPr>
        <w:spacing w:after="0" w:line="480" w:lineRule="auto"/>
        <w:jc w:val="both"/>
        <w:rPr>
          <w:rFonts w:ascii="Times New Roman" w:hAnsi="Times New Roman" w:cs="Times New Roman"/>
          <w:sz w:val="24"/>
          <w:szCs w:val="24"/>
        </w:rPr>
      </w:pPr>
      <w:r w:rsidRPr="00C32E4F">
        <w:rPr>
          <w:rFonts w:ascii="Times New Roman" w:hAnsi="Times New Roman" w:cs="Times New Roman"/>
          <w:sz w:val="24"/>
          <w:szCs w:val="24"/>
        </w:rPr>
        <w:t>We would like to thank the GUSTO study group, operational managers, research fellows, study coordinators, and data management team. The GUSTO study group includes: Pratibha Agarwal, Arijit Biswas, Choon Looi Bong, Birit F.P. Broekman, Shirong Cai, Jerry Kok Yen Chan, Yiong Huak Chan, Cornelia Yin Ing Chee, Yin Bun Cheung, Amutha Chinnadurai, Chai Kiat Chng, Mary Foong-Fong Chong, Shang Chee Chong, Mei Chien Chua, Doris Fok, Marielle V. Fortier, Anne Eng Neo Goh, Yam Thiam Daniel Goh, Joshua J. Gooley, Wee Meng Han, Mark Hanson, Christiani Jeyakumar Henry, Joanna D. Holbrook, ChinYing Hsu, Neerja Karnani, Jeevesh Kapur, Ivy Yee-Man Lau, Bee Wah Lee, Yung Seng Lee, Ngee Lek, Sok Bee Lim, Iliana Magiati, Lourdes Mary Daniel, Cheryl Ngo, Krishnamoorthy Niduvaje, Wei Wei Pang, Anqi Qiu, Boon Long Quah, Victor Samuel Rajadurai, Mary Rauff, Salome A. Rebello, Jenny L. Richmond, Anne Rifkin-Graboi, Lynette Pei-Chi Shek, Allan Sheppard, Borys Shuter, Leher Singh, Shu-E Soh, Walter Stunkel, Lin Lin Su, Kok Hian Tan, Oon Hoe Teoh, Mya Thway Tint, Hugo P S van Bever, Rob M. van Dam, Inez Bik Yun Wong, P. C. Wong, Fabian Yap, and George Seow Heong Yeo.</w:t>
      </w:r>
    </w:p>
    <w:p w14:paraId="6A2DB7B2" w14:textId="7DCD442F" w:rsidR="00046230" w:rsidRDefault="00046230" w:rsidP="00EF1B0B">
      <w:pPr>
        <w:spacing w:after="0" w:line="480" w:lineRule="auto"/>
        <w:jc w:val="both"/>
        <w:rPr>
          <w:rFonts w:ascii="Times New Roman" w:eastAsiaTheme="minorHAnsi" w:hAnsi="Times New Roman" w:cs="Times New Roman"/>
          <w:b/>
          <w:sz w:val="24"/>
          <w:szCs w:val="24"/>
          <w:lang w:eastAsia="en-US"/>
        </w:rPr>
      </w:pPr>
    </w:p>
    <w:p w14:paraId="2911E248" w14:textId="77777777" w:rsidR="004921FB" w:rsidRPr="006A6EA4" w:rsidRDefault="004921FB" w:rsidP="006A6EA4">
      <w:pPr>
        <w:jc w:val="both"/>
        <w:rPr>
          <w:rFonts w:ascii="Times New Roman" w:hAnsi="Times New Roman" w:cs="Times New Roman"/>
          <w:b/>
          <w:sz w:val="24"/>
          <w:szCs w:val="24"/>
          <w:lang w:val="en-US"/>
        </w:rPr>
        <w:sectPr w:rsidR="004921FB" w:rsidRPr="006A6EA4" w:rsidSect="003664B3">
          <w:headerReference w:type="default" r:id="rId8"/>
          <w:pgSz w:w="11907" w:h="16839" w:code="9"/>
          <w:pgMar w:top="1440" w:right="1440" w:bottom="1440" w:left="1440" w:header="709" w:footer="709" w:gutter="0"/>
          <w:lnNumType w:countBy="1" w:restart="continuous"/>
          <w:cols w:space="708"/>
          <w:docGrid w:linePitch="360"/>
        </w:sectPr>
      </w:pPr>
    </w:p>
    <w:p w14:paraId="118D7839" w14:textId="3036BCE6" w:rsidR="00A32422" w:rsidRPr="006A6EA4" w:rsidRDefault="00CD54E5" w:rsidP="008D3F14">
      <w:pPr>
        <w:pStyle w:val="EndNoteBibliography"/>
        <w:spacing w:after="0"/>
        <w:jc w:val="both"/>
        <w:rPr>
          <w:rFonts w:ascii="Times New Roman" w:hAnsi="Times New Roman" w:cs="Times New Roman"/>
          <w:sz w:val="24"/>
          <w:szCs w:val="24"/>
          <w:lang w:val="en-US"/>
        </w:rPr>
      </w:pPr>
      <w:r w:rsidRPr="006A6EA4">
        <w:rPr>
          <w:rFonts w:ascii="Times New Roman" w:hAnsi="Times New Roman" w:cs="Times New Roman"/>
          <w:sz w:val="24"/>
          <w:szCs w:val="24"/>
          <w:lang w:val="en-US"/>
        </w:rPr>
        <w:t>R</w:t>
      </w:r>
      <w:r w:rsidR="00A32422" w:rsidRPr="006A6EA4">
        <w:rPr>
          <w:rFonts w:ascii="Times New Roman" w:hAnsi="Times New Roman" w:cs="Times New Roman"/>
          <w:sz w:val="24"/>
          <w:szCs w:val="24"/>
          <w:lang w:val="en-US"/>
        </w:rPr>
        <w:t>eferences</w:t>
      </w:r>
    </w:p>
    <w:p w14:paraId="1349F1A6" w14:textId="77777777" w:rsidR="009B3985" w:rsidRPr="009B3985" w:rsidRDefault="008D6DDD" w:rsidP="009B3985">
      <w:pPr>
        <w:pStyle w:val="EndNoteBibliography"/>
        <w:spacing w:after="0"/>
      </w:pPr>
      <w:r w:rsidRPr="006A6EA4">
        <w:rPr>
          <w:rFonts w:ascii="Times New Roman" w:hAnsi="Times New Roman" w:cs="Times New Roman"/>
          <w:sz w:val="24"/>
          <w:szCs w:val="24"/>
          <w:lang w:val="en-US"/>
        </w:rPr>
        <w:fldChar w:fldCharType="begin"/>
      </w:r>
      <w:r w:rsidRPr="006A6EA4">
        <w:rPr>
          <w:rFonts w:ascii="Times New Roman" w:hAnsi="Times New Roman" w:cs="Times New Roman"/>
          <w:sz w:val="24"/>
          <w:szCs w:val="24"/>
          <w:lang w:val="en-US"/>
        </w:rPr>
        <w:instrText xml:space="preserve"> ADDIN EN.REFLIST </w:instrText>
      </w:r>
      <w:r w:rsidRPr="006A6EA4">
        <w:rPr>
          <w:rFonts w:ascii="Times New Roman" w:hAnsi="Times New Roman" w:cs="Times New Roman"/>
          <w:sz w:val="24"/>
          <w:szCs w:val="24"/>
          <w:lang w:val="en-US"/>
        </w:rPr>
        <w:fldChar w:fldCharType="separate"/>
      </w:r>
      <w:r w:rsidR="009B3985" w:rsidRPr="009B3985">
        <w:t>1.</w:t>
      </w:r>
      <w:r w:rsidR="009B3985" w:rsidRPr="009B3985">
        <w:tab/>
        <w:t>Ball TM, Castro-Rodriguez JA, Griffith KA, Holberg CJ, Martinez FD, Wright AL. Siblings, day-care attendance, and the risk of asthma and wheezing during childhood. The New England journal of medicine. 2000;343(8):538-43.</w:t>
      </w:r>
    </w:p>
    <w:p w14:paraId="12247F2E" w14:textId="77777777" w:rsidR="009B3985" w:rsidRPr="009B3985" w:rsidRDefault="009B3985" w:rsidP="009B3985">
      <w:pPr>
        <w:pStyle w:val="EndNoteBibliography"/>
        <w:spacing w:after="0"/>
      </w:pPr>
      <w:r w:rsidRPr="009B3985">
        <w:t>2.</w:t>
      </w:r>
      <w:r w:rsidRPr="009B3985">
        <w:tab/>
        <w:t>Wennergren G, Ekerljung L, Alm B, Eriksson J, Lotvall J, Lundback B. Asthma in late adolescence--farm childhood is protective and the prevalence increase has levelled off. Pediatric allergy and immunology : official publication of the European Society of Pediatric Allergy and Immunology. 2010;21(5):806-13.</w:t>
      </w:r>
    </w:p>
    <w:p w14:paraId="5F5C6C46" w14:textId="77777777" w:rsidR="009B3985" w:rsidRPr="009B3985" w:rsidRDefault="009B3985" w:rsidP="009B3985">
      <w:pPr>
        <w:pStyle w:val="EndNoteBibliography"/>
        <w:spacing w:after="0"/>
      </w:pPr>
      <w:r w:rsidRPr="009B3985">
        <w:t>3.</w:t>
      </w:r>
      <w:r w:rsidRPr="009B3985">
        <w:tab/>
        <w:t>Daley D. The evolution of the hygiene hypothesis: the role of early-life exposures to viruses and microbes and their relationship to asthma and allergic diseases. Current opinion in allergy and clinical immunology. 2014;14(5):390-6.</w:t>
      </w:r>
    </w:p>
    <w:p w14:paraId="1D09FEBA" w14:textId="77777777" w:rsidR="009B3985" w:rsidRPr="009B3985" w:rsidRDefault="009B3985" w:rsidP="009B3985">
      <w:pPr>
        <w:pStyle w:val="EndNoteBibliography"/>
        <w:spacing w:after="0"/>
      </w:pPr>
      <w:r w:rsidRPr="009B3985">
        <w:t>4.</w:t>
      </w:r>
      <w:r w:rsidRPr="009B3985">
        <w:tab/>
        <w:t>Rook GA, Raison CL, Lowry CA. Microbial 'old friends', immunoregulation and socioeconomic status. Clinical and experimental immunology. 2014;177(1):1-12.</w:t>
      </w:r>
    </w:p>
    <w:p w14:paraId="73E48FC4" w14:textId="77777777" w:rsidR="009B3985" w:rsidRPr="009B3985" w:rsidRDefault="009B3985" w:rsidP="009B3985">
      <w:pPr>
        <w:pStyle w:val="EndNoteBibliography"/>
        <w:spacing w:after="0"/>
      </w:pPr>
      <w:r w:rsidRPr="009B3985">
        <w:t>5.</w:t>
      </w:r>
      <w:r w:rsidRPr="009B3985">
        <w:tab/>
        <w:t>Celedon JC, Litonjua AA, Ryan L, Weiss ST, Gold DR. Day care attendance, respiratory tract illnesses, wheezing, asthma, and total serum IgE level in early childhood. Archives of pediatrics &amp; adolescent medicine. 2002;156(3):241-5.</w:t>
      </w:r>
    </w:p>
    <w:p w14:paraId="5F299192" w14:textId="77777777" w:rsidR="009B3985" w:rsidRPr="009B3985" w:rsidRDefault="009B3985" w:rsidP="009B3985">
      <w:pPr>
        <w:pStyle w:val="EndNoteBibliography"/>
        <w:spacing w:after="0"/>
      </w:pPr>
      <w:r w:rsidRPr="009B3985">
        <w:t>6.</w:t>
      </w:r>
      <w:r w:rsidRPr="009B3985">
        <w:tab/>
        <w:t>Backman K, Piippo-Savolainen E, Ollikainen H, Koskela H, Korppi M. Irreversible airway obstruction in adulthood after bronchiolitis in infancy: evidence from a 30-year follow-up study. Respiratory medicine. 2014;108(1):218-23.</w:t>
      </w:r>
    </w:p>
    <w:p w14:paraId="69478B00" w14:textId="77777777" w:rsidR="009B3985" w:rsidRPr="009B3985" w:rsidRDefault="009B3985" w:rsidP="009B3985">
      <w:pPr>
        <w:pStyle w:val="EndNoteBibliography"/>
        <w:spacing w:after="0"/>
      </w:pPr>
      <w:r w:rsidRPr="009B3985">
        <w:t>7.</w:t>
      </w:r>
      <w:r w:rsidRPr="009B3985">
        <w:tab/>
        <w:t>Morgan WJ, Stern DA, Sherrill DL, Guerra S, Holberg CJ, Guilbert TW, et al. Outcome of asthma and wheezing in the first 6 years of life: follow-up through adolescence. American journal of respiratory and critical care medicine. 2005;172(10):1253-8.</w:t>
      </w:r>
    </w:p>
    <w:p w14:paraId="65944B0E" w14:textId="77777777" w:rsidR="009B3985" w:rsidRPr="009B3985" w:rsidRDefault="009B3985" w:rsidP="009B3985">
      <w:pPr>
        <w:pStyle w:val="EndNoteBibliography"/>
        <w:spacing w:after="0"/>
      </w:pPr>
      <w:r w:rsidRPr="009B3985">
        <w:t>8.</w:t>
      </w:r>
      <w:r w:rsidRPr="009B3985">
        <w:tab/>
        <w:t>Nicolaou NC, Simpson A, Lowe LA, Murray CS, Woodcock A, Custovic A. Day-care attendance, position in sibship, and early childhood wheezing: a population-based birth cohort study. The Journal of allergy and clinical immunology. 2008;122(3):500-6.e5.</w:t>
      </w:r>
    </w:p>
    <w:p w14:paraId="65545F3D" w14:textId="77777777" w:rsidR="009B3985" w:rsidRPr="009B3985" w:rsidRDefault="009B3985" w:rsidP="009B3985">
      <w:pPr>
        <w:pStyle w:val="EndNoteBibliography"/>
        <w:spacing w:after="0"/>
      </w:pPr>
      <w:r w:rsidRPr="009B3985">
        <w:t>9.</w:t>
      </w:r>
      <w:r w:rsidRPr="009B3985">
        <w:tab/>
        <w:t>Caudri D, Wijga A, Scholtens S, Kerkhof M, Gerritsen J, Ruskamp JM, et al. Early daycare is associated with an increase in airway symptoms in early childhood but is no protection against asthma or atopy at 8 years. American journal of respiratory and critical care medicine. 2009;180(6):491-8.</w:t>
      </w:r>
    </w:p>
    <w:p w14:paraId="530BD829" w14:textId="38E4A191" w:rsidR="009B3985" w:rsidRPr="009B3985" w:rsidRDefault="009B3985" w:rsidP="009B3985">
      <w:pPr>
        <w:pStyle w:val="EndNoteBibliography"/>
        <w:spacing w:after="0"/>
      </w:pPr>
      <w:r w:rsidRPr="009B3985">
        <w:t>10.</w:t>
      </w:r>
      <w:r w:rsidRPr="009B3985">
        <w:tab/>
        <w:t>Soh SE, Lee SS, Hoon SW, Tan MY, Goh A, Lee BW, et al. The methodology of the GUSTO cohort study: a novel approach in studying pediatric allergy. Asia Pacific allergy. 2012;2(2):144-8.</w:t>
      </w:r>
      <w:r w:rsidR="00184522">
        <w:t xml:space="preserve"> </w:t>
      </w:r>
      <w:hyperlink r:id="rId9" w:history="1">
        <w:r w:rsidR="00184522" w:rsidRPr="00AD6396">
          <w:rPr>
            <w:rStyle w:val="Hyperlink"/>
            <w:rFonts w:ascii="Times New Roman" w:hAnsi="Times New Roman" w:cs="Times New Roman"/>
            <w:sz w:val="24"/>
            <w:szCs w:val="24"/>
          </w:rPr>
          <w:t>https://apallergy.org/Synapse/Data/PDFData/9996APA/apa-2-144.pdf</w:t>
        </w:r>
      </w:hyperlink>
    </w:p>
    <w:p w14:paraId="47AA22BD" w14:textId="77777777" w:rsidR="009B3985" w:rsidRPr="009B3985" w:rsidRDefault="009B3985" w:rsidP="009B3985">
      <w:pPr>
        <w:pStyle w:val="EndNoteBibliography"/>
        <w:spacing w:after="0"/>
      </w:pPr>
      <w:r w:rsidRPr="009B3985">
        <w:t>11.</w:t>
      </w:r>
      <w:r w:rsidRPr="009B3985">
        <w:tab/>
        <w:t>Henderson J, Granell R, Heron J, Sherriff A, Simpson A, Woodcock A, et al. Associations of wheezing phenotypes in the first 6 years of life with atopy, lung function and airway responsiveness in mid-childhood. Thorax. 2008;63(11):974-80.</w:t>
      </w:r>
    </w:p>
    <w:p w14:paraId="6DF99394" w14:textId="77777777" w:rsidR="009B3985" w:rsidRPr="009B3985" w:rsidRDefault="009B3985" w:rsidP="009B3985">
      <w:pPr>
        <w:pStyle w:val="EndNoteBibliography"/>
        <w:spacing w:after="0"/>
      </w:pPr>
      <w:r w:rsidRPr="009B3985">
        <w:t>12.</w:t>
      </w:r>
      <w:r w:rsidRPr="009B3985">
        <w:tab/>
        <w:t>Collins SA, Pike KC, Inskip HM, Godfrey KM, Roberts G, Holloway JW, et al. Validation of novel wheeze phenotypes using longitudinal airway function and atopic sensitization data in the first 6 years of life: evidence from the Southampton Women's survey. Pediatric pulmonology. 2013;48(7):683-92.</w:t>
      </w:r>
    </w:p>
    <w:p w14:paraId="6094336A" w14:textId="77777777" w:rsidR="009B3985" w:rsidRPr="009B3985" w:rsidRDefault="009B3985" w:rsidP="009B3985">
      <w:pPr>
        <w:pStyle w:val="EndNoteBibliography"/>
      </w:pPr>
      <w:r w:rsidRPr="009B3985">
        <w:t>13.</w:t>
      </w:r>
      <w:r w:rsidRPr="009B3985">
        <w:tab/>
        <w:t>Tan T, Lim D, Chong Y, Lee B, van Bever H. Prevalence of eczema symptoms in the second year of life. Journal of Allergy and Clinical Immunology. 2004;113(2):S295.</w:t>
      </w:r>
    </w:p>
    <w:p w14:paraId="04801AE0" w14:textId="729F33D4" w:rsidR="00887D3F" w:rsidRDefault="008D6DDD" w:rsidP="009266B2">
      <w:pPr>
        <w:pStyle w:val="EndNoteBibliography"/>
        <w:rPr>
          <w:rFonts w:ascii="Times New Roman" w:hAnsi="Times New Roman" w:cs="Times New Roman"/>
          <w:sz w:val="24"/>
          <w:szCs w:val="24"/>
          <w:lang w:val="en-US"/>
        </w:rPr>
      </w:pPr>
      <w:r w:rsidRPr="006A6EA4">
        <w:rPr>
          <w:rFonts w:ascii="Times New Roman" w:hAnsi="Times New Roman" w:cs="Times New Roman"/>
          <w:sz w:val="24"/>
          <w:szCs w:val="24"/>
          <w:lang w:val="en-US"/>
        </w:rPr>
        <w:fldChar w:fldCharType="end"/>
      </w:r>
    </w:p>
    <w:p w14:paraId="231DEFA3" w14:textId="4E7EFBC8" w:rsidR="00233DDF" w:rsidRDefault="00233DDF" w:rsidP="009266B2">
      <w:pPr>
        <w:pStyle w:val="EndNoteBibliography"/>
        <w:rPr>
          <w:lang w:val="en-US"/>
        </w:rPr>
      </w:pPr>
    </w:p>
    <w:p w14:paraId="788E1101" w14:textId="7D2F3C09" w:rsidR="00233DDF" w:rsidRDefault="00233DDF" w:rsidP="009266B2">
      <w:pPr>
        <w:pStyle w:val="EndNoteBibliography"/>
        <w:rPr>
          <w:lang w:val="en-US"/>
        </w:rPr>
      </w:pPr>
    </w:p>
    <w:p w14:paraId="50950F86" w14:textId="01816F4F" w:rsidR="00233DDF" w:rsidRDefault="00233DDF" w:rsidP="009266B2">
      <w:pPr>
        <w:pStyle w:val="EndNoteBibliography"/>
        <w:rPr>
          <w:lang w:val="en-US"/>
        </w:rPr>
      </w:pPr>
    </w:p>
    <w:p w14:paraId="5D97E531" w14:textId="27406B2F" w:rsidR="00233DDF" w:rsidRDefault="00233DDF" w:rsidP="009266B2">
      <w:pPr>
        <w:pStyle w:val="EndNoteBibliography"/>
        <w:rPr>
          <w:lang w:val="en-US"/>
        </w:rPr>
      </w:pPr>
    </w:p>
    <w:p w14:paraId="1FD4399D" w14:textId="7D6EBF64" w:rsidR="003F7809" w:rsidRDefault="003F7809" w:rsidP="00233DDF">
      <w:pPr>
        <w:rPr>
          <w:rFonts w:ascii="Calibri" w:hAnsi="Calibri" w:cs="Calibri"/>
          <w:noProof/>
          <w:lang w:val="en-US"/>
        </w:rPr>
      </w:pPr>
    </w:p>
    <w:sectPr w:rsidR="003F7809" w:rsidSect="00F91187">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FED6D" w14:textId="77777777" w:rsidR="00414ADD" w:rsidRDefault="00414ADD" w:rsidP="00E7422E">
      <w:pPr>
        <w:spacing w:after="0" w:line="240" w:lineRule="auto"/>
      </w:pPr>
      <w:r>
        <w:separator/>
      </w:r>
    </w:p>
  </w:endnote>
  <w:endnote w:type="continuationSeparator" w:id="0">
    <w:p w14:paraId="2655F211" w14:textId="77777777" w:rsidR="00414ADD" w:rsidRDefault="00414ADD" w:rsidP="00E742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2DBF6B" w14:textId="77777777" w:rsidR="00414ADD" w:rsidRDefault="00414ADD" w:rsidP="00E7422E">
      <w:pPr>
        <w:spacing w:after="0" w:line="240" w:lineRule="auto"/>
      </w:pPr>
      <w:r>
        <w:separator/>
      </w:r>
    </w:p>
  </w:footnote>
  <w:footnote w:type="continuationSeparator" w:id="0">
    <w:p w14:paraId="2F6AE56E" w14:textId="77777777" w:rsidR="00414ADD" w:rsidRDefault="00414ADD" w:rsidP="00E742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336367"/>
      <w:docPartObj>
        <w:docPartGallery w:val="Page Numbers (Top of Page)"/>
        <w:docPartUnique/>
      </w:docPartObj>
    </w:sdtPr>
    <w:sdtEndPr/>
    <w:sdtContent>
      <w:p w14:paraId="29FEA097" w14:textId="77777777" w:rsidR="00F50D84" w:rsidRDefault="00F50D84">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C742B9">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742B9">
          <w:rPr>
            <w:b/>
            <w:bCs/>
            <w:noProof/>
          </w:rPr>
          <w:t>9</w:t>
        </w:r>
        <w:r>
          <w:rPr>
            <w:b/>
            <w:bCs/>
            <w:sz w:val="24"/>
            <w:szCs w:val="24"/>
          </w:rPr>
          <w:fldChar w:fldCharType="end"/>
        </w:r>
      </w:p>
    </w:sdtContent>
  </w:sdt>
  <w:p w14:paraId="0EF112D0" w14:textId="77777777" w:rsidR="00F50D84" w:rsidRDefault="00F50D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D177A"/>
    <w:multiLevelType w:val="hybridMultilevel"/>
    <w:tmpl w:val="43D6BE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A4EAF"/>
    <w:multiLevelType w:val="hybridMultilevel"/>
    <w:tmpl w:val="A14A3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4140EF"/>
    <w:multiLevelType w:val="hybridMultilevel"/>
    <w:tmpl w:val="A3D81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1BAE"/>
    <w:multiLevelType w:val="hybridMultilevel"/>
    <w:tmpl w:val="74904976"/>
    <w:lvl w:ilvl="0" w:tplc="5FACE608">
      <w:start w:val="16"/>
      <w:numFmt w:val="bullet"/>
      <w:lvlText w:val=""/>
      <w:lvlJc w:val="left"/>
      <w:pPr>
        <w:ind w:left="720" w:hanging="360"/>
      </w:pPr>
      <w:rPr>
        <w:rFonts w:ascii="Symbol" w:eastAsiaTheme="minorEastAsia"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27EA79C1"/>
    <w:multiLevelType w:val="hybridMultilevel"/>
    <w:tmpl w:val="AAC4D1A8"/>
    <w:lvl w:ilvl="0" w:tplc="59F4526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D20702"/>
    <w:multiLevelType w:val="hybridMultilevel"/>
    <w:tmpl w:val="851019BE"/>
    <w:lvl w:ilvl="0" w:tplc="1AD6F228">
      <w:start w:val="16"/>
      <w:numFmt w:val="bullet"/>
      <w:lvlText w:val=""/>
      <w:lvlJc w:val="left"/>
      <w:pPr>
        <w:ind w:left="720" w:hanging="360"/>
      </w:pPr>
      <w:rPr>
        <w:rFonts w:ascii="Symbol" w:eastAsiaTheme="minorEastAsia"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3A713335"/>
    <w:multiLevelType w:val="hybridMultilevel"/>
    <w:tmpl w:val="8A58F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B93EB4"/>
    <w:multiLevelType w:val="hybridMultilevel"/>
    <w:tmpl w:val="74E4C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B319F1"/>
    <w:multiLevelType w:val="hybridMultilevel"/>
    <w:tmpl w:val="DCF8D9E6"/>
    <w:lvl w:ilvl="0" w:tplc="F66041B2">
      <w:start w:val="1"/>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DE6411"/>
    <w:multiLevelType w:val="hybridMultilevel"/>
    <w:tmpl w:val="3CDC1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B427F4"/>
    <w:multiLevelType w:val="hybridMultilevel"/>
    <w:tmpl w:val="42BA2810"/>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5E564662"/>
    <w:multiLevelType w:val="hybridMultilevel"/>
    <w:tmpl w:val="C8867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4469B7"/>
    <w:multiLevelType w:val="hybridMultilevel"/>
    <w:tmpl w:val="D4CAC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A22E05"/>
    <w:multiLevelType w:val="hybridMultilevel"/>
    <w:tmpl w:val="4AB0BE28"/>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4" w15:restartNumberingAfterBreak="0">
    <w:nsid w:val="6702146B"/>
    <w:multiLevelType w:val="hybridMultilevel"/>
    <w:tmpl w:val="CE7625A4"/>
    <w:lvl w:ilvl="0" w:tplc="7CEAC382">
      <w:start w:val="1"/>
      <w:numFmt w:val="bullet"/>
      <w:lvlText w:val="-"/>
      <w:lvlJc w:val="left"/>
      <w:pPr>
        <w:ind w:left="720" w:hanging="360"/>
      </w:pPr>
      <w:rPr>
        <w:rFonts w:ascii="Times New Roman" w:eastAsiaTheme="minorEastAsia" w:hAnsi="Times New Roman" w:cs="Times New Roman" w:hint="default"/>
        <w:color w:val="FF0000"/>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68FC6998"/>
    <w:multiLevelType w:val="hybridMultilevel"/>
    <w:tmpl w:val="7318F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E35297"/>
    <w:multiLevelType w:val="hybridMultilevel"/>
    <w:tmpl w:val="1BDAE77C"/>
    <w:lvl w:ilvl="0" w:tplc="95E635D2">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7" w15:restartNumberingAfterBreak="0">
    <w:nsid w:val="795D3237"/>
    <w:multiLevelType w:val="hybridMultilevel"/>
    <w:tmpl w:val="918C293A"/>
    <w:lvl w:ilvl="0" w:tplc="5E100456">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4"/>
  </w:num>
  <w:num w:numId="3">
    <w:abstractNumId w:val="0"/>
  </w:num>
  <w:num w:numId="4">
    <w:abstractNumId w:val="17"/>
  </w:num>
  <w:num w:numId="5">
    <w:abstractNumId w:val="13"/>
  </w:num>
  <w:num w:numId="6">
    <w:abstractNumId w:val="3"/>
  </w:num>
  <w:num w:numId="7">
    <w:abstractNumId w:val="5"/>
  </w:num>
  <w:num w:numId="8">
    <w:abstractNumId w:val="16"/>
  </w:num>
  <w:num w:numId="9">
    <w:abstractNumId w:val="8"/>
  </w:num>
  <w:num w:numId="10">
    <w:abstractNumId w:val="6"/>
  </w:num>
  <w:num w:numId="11">
    <w:abstractNumId w:val="11"/>
  </w:num>
  <w:num w:numId="12">
    <w:abstractNumId w:val="15"/>
  </w:num>
  <w:num w:numId="13">
    <w:abstractNumId w:val="1"/>
  </w:num>
  <w:num w:numId="14">
    <w:abstractNumId w:val="2"/>
  </w:num>
  <w:num w:numId="15">
    <w:abstractNumId w:val="12"/>
  </w:num>
  <w:num w:numId="16">
    <w:abstractNumId w:val="7"/>
  </w:num>
  <w:num w:numId="17">
    <w:abstractNumId w:val="9"/>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pvw5f9svvtfex50s5ap0l09fdpwtw92ft&quot;&gt;Childcare-Saved&lt;record-ids&gt;&lt;item&gt;18&lt;/item&gt;&lt;item&gt;21&lt;/item&gt;&lt;item&gt;22&lt;/item&gt;&lt;item&gt;25&lt;/item&gt;&lt;item&gt;37&lt;/item&gt;&lt;item&gt;38&lt;/item&gt;&lt;item&gt;48&lt;/item&gt;&lt;item&gt;49&lt;/item&gt;&lt;item&gt;50&lt;/item&gt;&lt;item&gt;51&lt;/item&gt;&lt;item&gt;52&lt;/item&gt;&lt;item&gt;53&lt;/item&gt;&lt;/record-ids&gt;&lt;/item&gt;&lt;/Libraries&gt;"/>
  </w:docVars>
  <w:rsids>
    <w:rsidRoot w:val="00AD4510"/>
    <w:rsid w:val="00001B6F"/>
    <w:rsid w:val="00002E0D"/>
    <w:rsid w:val="00002F3C"/>
    <w:rsid w:val="0000531D"/>
    <w:rsid w:val="0000640F"/>
    <w:rsid w:val="000074B8"/>
    <w:rsid w:val="00007A08"/>
    <w:rsid w:val="00007D5F"/>
    <w:rsid w:val="000125AD"/>
    <w:rsid w:val="000125C7"/>
    <w:rsid w:val="00012B0B"/>
    <w:rsid w:val="000148AE"/>
    <w:rsid w:val="00014E7A"/>
    <w:rsid w:val="0001580C"/>
    <w:rsid w:val="00015EAE"/>
    <w:rsid w:val="0001634D"/>
    <w:rsid w:val="0002067F"/>
    <w:rsid w:val="00022359"/>
    <w:rsid w:val="000230FF"/>
    <w:rsid w:val="00024155"/>
    <w:rsid w:val="0002456D"/>
    <w:rsid w:val="0002462A"/>
    <w:rsid w:val="0002480A"/>
    <w:rsid w:val="0002519B"/>
    <w:rsid w:val="00025267"/>
    <w:rsid w:val="00025500"/>
    <w:rsid w:val="00025756"/>
    <w:rsid w:val="000261C3"/>
    <w:rsid w:val="000267AF"/>
    <w:rsid w:val="00026B94"/>
    <w:rsid w:val="0002717B"/>
    <w:rsid w:val="000307DE"/>
    <w:rsid w:val="00030F61"/>
    <w:rsid w:val="000329DC"/>
    <w:rsid w:val="00035134"/>
    <w:rsid w:val="0003513C"/>
    <w:rsid w:val="0003605C"/>
    <w:rsid w:val="00042DE2"/>
    <w:rsid w:val="00043028"/>
    <w:rsid w:val="00043FFF"/>
    <w:rsid w:val="00044E94"/>
    <w:rsid w:val="00045403"/>
    <w:rsid w:val="00046230"/>
    <w:rsid w:val="000467B2"/>
    <w:rsid w:val="000467ED"/>
    <w:rsid w:val="00046F76"/>
    <w:rsid w:val="0004721E"/>
    <w:rsid w:val="00050C70"/>
    <w:rsid w:val="00051114"/>
    <w:rsid w:val="0005280D"/>
    <w:rsid w:val="00052A47"/>
    <w:rsid w:val="000534EF"/>
    <w:rsid w:val="000534FE"/>
    <w:rsid w:val="00053C8F"/>
    <w:rsid w:val="00053DEF"/>
    <w:rsid w:val="00054562"/>
    <w:rsid w:val="00054656"/>
    <w:rsid w:val="00055B0D"/>
    <w:rsid w:val="00055EE2"/>
    <w:rsid w:val="0005604C"/>
    <w:rsid w:val="0005725F"/>
    <w:rsid w:val="000609A5"/>
    <w:rsid w:val="00064697"/>
    <w:rsid w:val="000651A0"/>
    <w:rsid w:val="00065A0D"/>
    <w:rsid w:val="00065CAF"/>
    <w:rsid w:val="0006698D"/>
    <w:rsid w:val="000671B5"/>
    <w:rsid w:val="000679BF"/>
    <w:rsid w:val="00067BDC"/>
    <w:rsid w:val="000702B0"/>
    <w:rsid w:val="000703AC"/>
    <w:rsid w:val="000707F4"/>
    <w:rsid w:val="00070C6B"/>
    <w:rsid w:val="000727E6"/>
    <w:rsid w:val="00072843"/>
    <w:rsid w:val="00072BB7"/>
    <w:rsid w:val="00073500"/>
    <w:rsid w:val="00073C0F"/>
    <w:rsid w:val="0007460A"/>
    <w:rsid w:val="00074864"/>
    <w:rsid w:val="0007529B"/>
    <w:rsid w:val="00076264"/>
    <w:rsid w:val="000766B6"/>
    <w:rsid w:val="00076F85"/>
    <w:rsid w:val="000779C8"/>
    <w:rsid w:val="00077DEA"/>
    <w:rsid w:val="000805C8"/>
    <w:rsid w:val="000828FC"/>
    <w:rsid w:val="00083AD8"/>
    <w:rsid w:val="00083D07"/>
    <w:rsid w:val="00084792"/>
    <w:rsid w:val="00084984"/>
    <w:rsid w:val="00085E0A"/>
    <w:rsid w:val="000874EA"/>
    <w:rsid w:val="00087547"/>
    <w:rsid w:val="00090D0D"/>
    <w:rsid w:val="00092841"/>
    <w:rsid w:val="00092A3F"/>
    <w:rsid w:val="000973A8"/>
    <w:rsid w:val="00097A2D"/>
    <w:rsid w:val="00097CCC"/>
    <w:rsid w:val="00097FC2"/>
    <w:rsid w:val="000A0CBC"/>
    <w:rsid w:val="000A12F0"/>
    <w:rsid w:val="000A3B6E"/>
    <w:rsid w:val="000A46C0"/>
    <w:rsid w:val="000A58E7"/>
    <w:rsid w:val="000A5906"/>
    <w:rsid w:val="000A6605"/>
    <w:rsid w:val="000B0CDF"/>
    <w:rsid w:val="000B231B"/>
    <w:rsid w:val="000B4278"/>
    <w:rsid w:val="000B4B87"/>
    <w:rsid w:val="000B56F0"/>
    <w:rsid w:val="000B57AA"/>
    <w:rsid w:val="000B6627"/>
    <w:rsid w:val="000B6928"/>
    <w:rsid w:val="000B7402"/>
    <w:rsid w:val="000B758A"/>
    <w:rsid w:val="000B77F3"/>
    <w:rsid w:val="000C18DA"/>
    <w:rsid w:val="000C1AA4"/>
    <w:rsid w:val="000C1ECD"/>
    <w:rsid w:val="000C4F88"/>
    <w:rsid w:val="000C6597"/>
    <w:rsid w:val="000C735F"/>
    <w:rsid w:val="000D0006"/>
    <w:rsid w:val="000D0C47"/>
    <w:rsid w:val="000D1A13"/>
    <w:rsid w:val="000D4ACB"/>
    <w:rsid w:val="000D4F85"/>
    <w:rsid w:val="000D51FA"/>
    <w:rsid w:val="000D59E2"/>
    <w:rsid w:val="000D715B"/>
    <w:rsid w:val="000E0138"/>
    <w:rsid w:val="000E31E0"/>
    <w:rsid w:val="000E3AE1"/>
    <w:rsid w:val="000E778C"/>
    <w:rsid w:val="000F2BE9"/>
    <w:rsid w:val="000F4582"/>
    <w:rsid w:val="000F4F67"/>
    <w:rsid w:val="000F6B0A"/>
    <w:rsid w:val="000F71ED"/>
    <w:rsid w:val="000F7F09"/>
    <w:rsid w:val="001005A6"/>
    <w:rsid w:val="00100AE7"/>
    <w:rsid w:val="00100AF9"/>
    <w:rsid w:val="0010185F"/>
    <w:rsid w:val="00102C72"/>
    <w:rsid w:val="00102D70"/>
    <w:rsid w:val="001033C2"/>
    <w:rsid w:val="00103B41"/>
    <w:rsid w:val="00104E73"/>
    <w:rsid w:val="00105138"/>
    <w:rsid w:val="001052CE"/>
    <w:rsid w:val="00105699"/>
    <w:rsid w:val="00107134"/>
    <w:rsid w:val="0011013D"/>
    <w:rsid w:val="0011232B"/>
    <w:rsid w:val="001145CF"/>
    <w:rsid w:val="00114C2E"/>
    <w:rsid w:val="00114E0D"/>
    <w:rsid w:val="001151AF"/>
    <w:rsid w:val="0011586E"/>
    <w:rsid w:val="00120F10"/>
    <w:rsid w:val="00121EC4"/>
    <w:rsid w:val="0012246D"/>
    <w:rsid w:val="00123B46"/>
    <w:rsid w:val="001252C0"/>
    <w:rsid w:val="00127D53"/>
    <w:rsid w:val="001307DA"/>
    <w:rsid w:val="001307E7"/>
    <w:rsid w:val="00130D7C"/>
    <w:rsid w:val="00132D8B"/>
    <w:rsid w:val="0013373B"/>
    <w:rsid w:val="0013467A"/>
    <w:rsid w:val="0013706E"/>
    <w:rsid w:val="001374F2"/>
    <w:rsid w:val="001377FE"/>
    <w:rsid w:val="00141B2A"/>
    <w:rsid w:val="001439E3"/>
    <w:rsid w:val="001459C6"/>
    <w:rsid w:val="00145FFC"/>
    <w:rsid w:val="001460C4"/>
    <w:rsid w:val="0014656E"/>
    <w:rsid w:val="00146676"/>
    <w:rsid w:val="001467D1"/>
    <w:rsid w:val="0014746E"/>
    <w:rsid w:val="0015027A"/>
    <w:rsid w:val="00152889"/>
    <w:rsid w:val="00153666"/>
    <w:rsid w:val="00153879"/>
    <w:rsid w:val="001540C4"/>
    <w:rsid w:val="001541CF"/>
    <w:rsid w:val="00154632"/>
    <w:rsid w:val="00155511"/>
    <w:rsid w:val="001559C6"/>
    <w:rsid w:val="00155DED"/>
    <w:rsid w:val="001567B9"/>
    <w:rsid w:val="00157891"/>
    <w:rsid w:val="00160DC8"/>
    <w:rsid w:val="00161A64"/>
    <w:rsid w:val="00163AB4"/>
    <w:rsid w:val="00165769"/>
    <w:rsid w:val="001658A4"/>
    <w:rsid w:val="00166E8C"/>
    <w:rsid w:val="00170B51"/>
    <w:rsid w:val="00170C27"/>
    <w:rsid w:val="00172A2B"/>
    <w:rsid w:val="0017341F"/>
    <w:rsid w:val="0017441A"/>
    <w:rsid w:val="00174776"/>
    <w:rsid w:val="00175839"/>
    <w:rsid w:val="00176CC4"/>
    <w:rsid w:val="00177036"/>
    <w:rsid w:val="00182132"/>
    <w:rsid w:val="00182458"/>
    <w:rsid w:val="0018285E"/>
    <w:rsid w:val="00183A41"/>
    <w:rsid w:val="00183B35"/>
    <w:rsid w:val="00184010"/>
    <w:rsid w:val="00184522"/>
    <w:rsid w:val="00184F9E"/>
    <w:rsid w:val="00186BF8"/>
    <w:rsid w:val="00187007"/>
    <w:rsid w:val="00187703"/>
    <w:rsid w:val="00191960"/>
    <w:rsid w:val="00191B22"/>
    <w:rsid w:val="00191E63"/>
    <w:rsid w:val="001927C1"/>
    <w:rsid w:val="00193101"/>
    <w:rsid w:val="00193632"/>
    <w:rsid w:val="00195A58"/>
    <w:rsid w:val="00195AB5"/>
    <w:rsid w:val="00196028"/>
    <w:rsid w:val="00196655"/>
    <w:rsid w:val="001970E8"/>
    <w:rsid w:val="001A406B"/>
    <w:rsid w:val="001A47FD"/>
    <w:rsid w:val="001B05CB"/>
    <w:rsid w:val="001B0F48"/>
    <w:rsid w:val="001B1368"/>
    <w:rsid w:val="001B295E"/>
    <w:rsid w:val="001B3184"/>
    <w:rsid w:val="001B3210"/>
    <w:rsid w:val="001B3EFD"/>
    <w:rsid w:val="001B476B"/>
    <w:rsid w:val="001B4EE5"/>
    <w:rsid w:val="001B59BB"/>
    <w:rsid w:val="001B64D2"/>
    <w:rsid w:val="001B735C"/>
    <w:rsid w:val="001C3DE3"/>
    <w:rsid w:val="001C3E71"/>
    <w:rsid w:val="001C5167"/>
    <w:rsid w:val="001C6986"/>
    <w:rsid w:val="001C6C09"/>
    <w:rsid w:val="001D2731"/>
    <w:rsid w:val="001D2D83"/>
    <w:rsid w:val="001D2E43"/>
    <w:rsid w:val="001D3277"/>
    <w:rsid w:val="001D49B4"/>
    <w:rsid w:val="001D4F36"/>
    <w:rsid w:val="001D523F"/>
    <w:rsid w:val="001D658B"/>
    <w:rsid w:val="001D7DF7"/>
    <w:rsid w:val="001E02E5"/>
    <w:rsid w:val="001E19EC"/>
    <w:rsid w:val="001E32C5"/>
    <w:rsid w:val="001E3585"/>
    <w:rsid w:val="001E5962"/>
    <w:rsid w:val="001E7BF8"/>
    <w:rsid w:val="001F1160"/>
    <w:rsid w:val="001F1376"/>
    <w:rsid w:val="001F1380"/>
    <w:rsid w:val="001F14ED"/>
    <w:rsid w:val="001F2DC0"/>
    <w:rsid w:val="001F2EAD"/>
    <w:rsid w:val="001F3715"/>
    <w:rsid w:val="001F4434"/>
    <w:rsid w:val="001F4CF3"/>
    <w:rsid w:val="001F5285"/>
    <w:rsid w:val="001F608B"/>
    <w:rsid w:val="001F72F1"/>
    <w:rsid w:val="001F7613"/>
    <w:rsid w:val="001F7BC8"/>
    <w:rsid w:val="00200869"/>
    <w:rsid w:val="00200FF8"/>
    <w:rsid w:val="0020289E"/>
    <w:rsid w:val="002051C5"/>
    <w:rsid w:val="00205774"/>
    <w:rsid w:val="0020735B"/>
    <w:rsid w:val="00207857"/>
    <w:rsid w:val="002078F9"/>
    <w:rsid w:val="00207C03"/>
    <w:rsid w:val="00207C63"/>
    <w:rsid w:val="00210EEA"/>
    <w:rsid w:val="00211F43"/>
    <w:rsid w:val="00212857"/>
    <w:rsid w:val="00212C25"/>
    <w:rsid w:val="00213551"/>
    <w:rsid w:val="00214301"/>
    <w:rsid w:val="0021627F"/>
    <w:rsid w:val="00216F4D"/>
    <w:rsid w:val="00217502"/>
    <w:rsid w:val="00217C78"/>
    <w:rsid w:val="0022227F"/>
    <w:rsid w:val="00223A42"/>
    <w:rsid w:val="00226C54"/>
    <w:rsid w:val="00227D39"/>
    <w:rsid w:val="00227DCF"/>
    <w:rsid w:val="00231E1E"/>
    <w:rsid w:val="00233C8D"/>
    <w:rsid w:val="00233DDF"/>
    <w:rsid w:val="0023550C"/>
    <w:rsid w:val="00236427"/>
    <w:rsid w:val="002364B3"/>
    <w:rsid w:val="00236D46"/>
    <w:rsid w:val="00237614"/>
    <w:rsid w:val="00237C9C"/>
    <w:rsid w:val="00237D68"/>
    <w:rsid w:val="002408CE"/>
    <w:rsid w:val="00240AA9"/>
    <w:rsid w:val="00240F5C"/>
    <w:rsid w:val="002410CA"/>
    <w:rsid w:val="00241DFE"/>
    <w:rsid w:val="00242435"/>
    <w:rsid w:val="00243F4E"/>
    <w:rsid w:val="00244CA0"/>
    <w:rsid w:val="0024579C"/>
    <w:rsid w:val="00250F3E"/>
    <w:rsid w:val="002546DA"/>
    <w:rsid w:val="00256474"/>
    <w:rsid w:val="0025780A"/>
    <w:rsid w:val="0025799B"/>
    <w:rsid w:val="002579A3"/>
    <w:rsid w:val="00260B59"/>
    <w:rsid w:val="00260D99"/>
    <w:rsid w:val="002621AC"/>
    <w:rsid w:val="002636BB"/>
    <w:rsid w:val="00267924"/>
    <w:rsid w:val="00267C37"/>
    <w:rsid w:val="00270AF8"/>
    <w:rsid w:val="00271893"/>
    <w:rsid w:val="00271A14"/>
    <w:rsid w:val="00272C49"/>
    <w:rsid w:val="0027367F"/>
    <w:rsid w:val="00273DBC"/>
    <w:rsid w:val="002746DC"/>
    <w:rsid w:val="00275D98"/>
    <w:rsid w:val="00276038"/>
    <w:rsid w:val="002802A2"/>
    <w:rsid w:val="00280EED"/>
    <w:rsid w:val="002811EA"/>
    <w:rsid w:val="002823BA"/>
    <w:rsid w:val="00283FD1"/>
    <w:rsid w:val="002845BF"/>
    <w:rsid w:val="00284DD6"/>
    <w:rsid w:val="00284EB8"/>
    <w:rsid w:val="00285308"/>
    <w:rsid w:val="0028755E"/>
    <w:rsid w:val="002878AE"/>
    <w:rsid w:val="0029163B"/>
    <w:rsid w:val="00292196"/>
    <w:rsid w:val="002925E6"/>
    <w:rsid w:val="00293204"/>
    <w:rsid w:val="00294012"/>
    <w:rsid w:val="002947DB"/>
    <w:rsid w:val="002960D2"/>
    <w:rsid w:val="002961CF"/>
    <w:rsid w:val="00296F8B"/>
    <w:rsid w:val="002979FF"/>
    <w:rsid w:val="00297D80"/>
    <w:rsid w:val="002A000D"/>
    <w:rsid w:val="002A071A"/>
    <w:rsid w:val="002A149C"/>
    <w:rsid w:val="002A16A3"/>
    <w:rsid w:val="002A1997"/>
    <w:rsid w:val="002A1C98"/>
    <w:rsid w:val="002A55F1"/>
    <w:rsid w:val="002A6F34"/>
    <w:rsid w:val="002B0C23"/>
    <w:rsid w:val="002B0C6B"/>
    <w:rsid w:val="002B21E8"/>
    <w:rsid w:val="002B2500"/>
    <w:rsid w:val="002B2518"/>
    <w:rsid w:val="002B2ED4"/>
    <w:rsid w:val="002B2F3F"/>
    <w:rsid w:val="002B30DD"/>
    <w:rsid w:val="002B396C"/>
    <w:rsid w:val="002B6090"/>
    <w:rsid w:val="002B7DE4"/>
    <w:rsid w:val="002B7F0E"/>
    <w:rsid w:val="002C075D"/>
    <w:rsid w:val="002C0862"/>
    <w:rsid w:val="002C0DE9"/>
    <w:rsid w:val="002C14E4"/>
    <w:rsid w:val="002C3852"/>
    <w:rsid w:val="002C39D3"/>
    <w:rsid w:val="002C4861"/>
    <w:rsid w:val="002C4FC0"/>
    <w:rsid w:val="002C7EC8"/>
    <w:rsid w:val="002D0949"/>
    <w:rsid w:val="002D0BC5"/>
    <w:rsid w:val="002D161F"/>
    <w:rsid w:val="002D1CCA"/>
    <w:rsid w:val="002D267E"/>
    <w:rsid w:val="002D3407"/>
    <w:rsid w:val="002D373A"/>
    <w:rsid w:val="002D3A64"/>
    <w:rsid w:val="002D3DD8"/>
    <w:rsid w:val="002D4352"/>
    <w:rsid w:val="002D4CAF"/>
    <w:rsid w:val="002D4F34"/>
    <w:rsid w:val="002D5259"/>
    <w:rsid w:val="002D5BF4"/>
    <w:rsid w:val="002D6A90"/>
    <w:rsid w:val="002D77F6"/>
    <w:rsid w:val="002E0DF1"/>
    <w:rsid w:val="002E0FB8"/>
    <w:rsid w:val="002E57C4"/>
    <w:rsid w:val="002E7000"/>
    <w:rsid w:val="002F091F"/>
    <w:rsid w:val="002F128A"/>
    <w:rsid w:val="002F13A7"/>
    <w:rsid w:val="002F140F"/>
    <w:rsid w:val="002F3923"/>
    <w:rsid w:val="002F54F7"/>
    <w:rsid w:val="00300012"/>
    <w:rsid w:val="003000CE"/>
    <w:rsid w:val="00301CC1"/>
    <w:rsid w:val="00302239"/>
    <w:rsid w:val="003028C2"/>
    <w:rsid w:val="00302B46"/>
    <w:rsid w:val="00302F74"/>
    <w:rsid w:val="00303023"/>
    <w:rsid w:val="0030325D"/>
    <w:rsid w:val="00304C88"/>
    <w:rsid w:val="00305BDA"/>
    <w:rsid w:val="0030643F"/>
    <w:rsid w:val="00306CB9"/>
    <w:rsid w:val="00310357"/>
    <w:rsid w:val="00311223"/>
    <w:rsid w:val="00311383"/>
    <w:rsid w:val="00313175"/>
    <w:rsid w:val="00314387"/>
    <w:rsid w:val="0031492A"/>
    <w:rsid w:val="00316420"/>
    <w:rsid w:val="00317431"/>
    <w:rsid w:val="00317440"/>
    <w:rsid w:val="00317BBF"/>
    <w:rsid w:val="003217C8"/>
    <w:rsid w:val="003222E3"/>
    <w:rsid w:val="00323316"/>
    <w:rsid w:val="00324D73"/>
    <w:rsid w:val="00324DA2"/>
    <w:rsid w:val="00330059"/>
    <w:rsid w:val="00330439"/>
    <w:rsid w:val="00330EDE"/>
    <w:rsid w:val="00331D5D"/>
    <w:rsid w:val="00331E71"/>
    <w:rsid w:val="003326ED"/>
    <w:rsid w:val="00333974"/>
    <w:rsid w:val="00335C0E"/>
    <w:rsid w:val="00336156"/>
    <w:rsid w:val="00337049"/>
    <w:rsid w:val="0034243C"/>
    <w:rsid w:val="00342704"/>
    <w:rsid w:val="00342BB2"/>
    <w:rsid w:val="00342C4A"/>
    <w:rsid w:val="00342C89"/>
    <w:rsid w:val="003437F1"/>
    <w:rsid w:val="003441CE"/>
    <w:rsid w:val="00344428"/>
    <w:rsid w:val="003448B4"/>
    <w:rsid w:val="00345D2F"/>
    <w:rsid w:val="0034630A"/>
    <w:rsid w:val="0034683F"/>
    <w:rsid w:val="00350397"/>
    <w:rsid w:val="00350E9E"/>
    <w:rsid w:val="003541B6"/>
    <w:rsid w:val="00354B22"/>
    <w:rsid w:val="003567CC"/>
    <w:rsid w:val="00356D93"/>
    <w:rsid w:val="0035793D"/>
    <w:rsid w:val="00357A0C"/>
    <w:rsid w:val="00360D0B"/>
    <w:rsid w:val="00361C0A"/>
    <w:rsid w:val="00362035"/>
    <w:rsid w:val="00362597"/>
    <w:rsid w:val="003633AF"/>
    <w:rsid w:val="003650B7"/>
    <w:rsid w:val="00365952"/>
    <w:rsid w:val="003660DF"/>
    <w:rsid w:val="00366125"/>
    <w:rsid w:val="003664B3"/>
    <w:rsid w:val="00370507"/>
    <w:rsid w:val="00370559"/>
    <w:rsid w:val="003707E8"/>
    <w:rsid w:val="0037115D"/>
    <w:rsid w:val="00371647"/>
    <w:rsid w:val="00372AD2"/>
    <w:rsid w:val="003732A7"/>
    <w:rsid w:val="00373C12"/>
    <w:rsid w:val="00373C47"/>
    <w:rsid w:val="00375FB7"/>
    <w:rsid w:val="00376F02"/>
    <w:rsid w:val="00376F53"/>
    <w:rsid w:val="00377316"/>
    <w:rsid w:val="00377EC0"/>
    <w:rsid w:val="00381331"/>
    <w:rsid w:val="003814E6"/>
    <w:rsid w:val="003836BB"/>
    <w:rsid w:val="003846DE"/>
    <w:rsid w:val="0038491A"/>
    <w:rsid w:val="00385359"/>
    <w:rsid w:val="003859E7"/>
    <w:rsid w:val="00386C6E"/>
    <w:rsid w:val="00387BA5"/>
    <w:rsid w:val="00391785"/>
    <w:rsid w:val="00392F80"/>
    <w:rsid w:val="003938DD"/>
    <w:rsid w:val="00393D29"/>
    <w:rsid w:val="003946B9"/>
    <w:rsid w:val="003949B2"/>
    <w:rsid w:val="00394C21"/>
    <w:rsid w:val="003951C3"/>
    <w:rsid w:val="00395DD1"/>
    <w:rsid w:val="00395EC6"/>
    <w:rsid w:val="003963C3"/>
    <w:rsid w:val="00396F02"/>
    <w:rsid w:val="003A074C"/>
    <w:rsid w:val="003A07D3"/>
    <w:rsid w:val="003A405A"/>
    <w:rsid w:val="003A59D8"/>
    <w:rsid w:val="003A5EE5"/>
    <w:rsid w:val="003A649E"/>
    <w:rsid w:val="003A6B70"/>
    <w:rsid w:val="003A71DD"/>
    <w:rsid w:val="003A7D25"/>
    <w:rsid w:val="003B0E6B"/>
    <w:rsid w:val="003B17DB"/>
    <w:rsid w:val="003B2236"/>
    <w:rsid w:val="003B2842"/>
    <w:rsid w:val="003B2D3C"/>
    <w:rsid w:val="003B32EE"/>
    <w:rsid w:val="003B3450"/>
    <w:rsid w:val="003B4F1D"/>
    <w:rsid w:val="003B5C8D"/>
    <w:rsid w:val="003B669F"/>
    <w:rsid w:val="003B6927"/>
    <w:rsid w:val="003B6A49"/>
    <w:rsid w:val="003B70D3"/>
    <w:rsid w:val="003B76F3"/>
    <w:rsid w:val="003C01F3"/>
    <w:rsid w:val="003C320D"/>
    <w:rsid w:val="003C37C8"/>
    <w:rsid w:val="003C4671"/>
    <w:rsid w:val="003C59AC"/>
    <w:rsid w:val="003C64D3"/>
    <w:rsid w:val="003C7B57"/>
    <w:rsid w:val="003C7C04"/>
    <w:rsid w:val="003D1D6F"/>
    <w:rsid w:val="003D20A5"/>
    <w:rsid w:val="003D2986"/>
    <w:rsid w:val="003D423D"/>
    <w:rsid w:val="003D4AFB"/>
    <w:rsid w:val="003D4C87"/>
    <w:rsid w:val="003D52E3"/>
    <w:rsid w:val="003D5EE2"/>
    <w:rsid w:val="003D6246"/>
    <w:rsid w:val="003D6DB1"/>
    <w:rsid w:val="003E39BE"/>
    <w:rsid w:val="003E4311"/>
    <w:rsid w:val="003E4AA3"/>
    <w:rsid w:val="003E55F3"/>
    <w:rsid w:val="003E6E4B"/>
    <w:rsid w:val="003F130C"/>
    <w:rsid w:val="003F45CD"/>
    <w:rsid w:val="003F4D92"/>
    <w:rsid w:val="003F54E8"/>
    <w:rsid w:val="003F5704"/>
    <w:rsid w:val="003F6923"/>
    <w:rsid w:val="003F6DAD"/>
    <w:rsid w:val="003F7809"/>
    <w:rsid w:val="0040026A"/>
    <w:rsid w:val="00402794"/>
    <w:rsid w:val="00404C99"/>
    <w:rsid w:val="00404CFA"/>
    <w:rsid w:val="00404F0D"/>
    <w:rsid w:val="0040579C"/>
    <w:rsid w:val="0040585A"/>
    <w:rsid w:val="00406255"/>
    <w:rsid w:val="00406B18"/>
    <w:rsid w:val="00407396"/>
    <w:rsid w:val="00411600"/>
    <w:rsid w:val="004128B1"/>
    <w:rsid w:val="00412B4E"/>
    <w:rsid w:val="00412C6D"/>
    <w:rsid w:val="00414ADD"/>
    <w:rsid w:val="0041503B"/>
    <w:rsid w:val="00416105"/>
    <w:rsid w:val="00417658"/>
    <w:rsid w:val="0041765C"/>
    <w:rsid w:val="00424F15"/>
    <w:rsid w:val="00425F13"/>
    <w:rsid w:val="00425FE2"/>
    <w:rsid w:val="00427605"/>
    <w:rsid w:val="00427ED4"/>
    <w:rsid w:val="00432004"/>
    <w:rsid w:val="00432359"/>
    <w:rsid w:val="004348A6"/>
    <w:rsid w:val="00434E51"/>
    <w:rsid w:val="0043616F"/>
    <w:rsid w:val="00436DAB"/>
    <w:rsid w:val="0043774E"/>
    <w:rsid w:val="00440590"/>
    <w:rsid w:val="00440DB8"/>
    <w:rsid w:val="00442E6E"/>
    <w:rsid w:val="0044301D"/>
    <w:rsid w:val="004434DC"/>
    <w:rsid w:val="00443F09"/>
    <w:rsid w:val="00444CEF"/>
    <w:rsid w:val="00445237"/>
    <w:rsid w:val="004463B0"/>
    <w:rsid w:val="00446C83"/>
    <w:rsid w:val="004517E4"/>
    <w:rsid w:val="00453E5A"/>
    <w:rsid w:val="004565DF"/>
    <w:rsid w:val="00456FBC"/>
    <w:rsid w:val="004579F1"/>
    <w:rsid w:val="004627DA"/>
    <w:rsid w:val="00463242"/>
    <w:rsid w:val="00463435"/>
    <w:rsid w:val="00463EA1"/>
    <w:rsid w:val="004655D4"/>
    <w:rsid w:val="004659E1"/>
    <w:rsid w:val="004659F4"/>
    <w:rsid w:val="00466B98"/>
    <w:rsid w:val="00467FB9"/>
    <w:rsid w:val="0047047E"/>
    <w:rsid w:val="004713ED"/>
    <w:rsid w:val="00471B87"/>
    <w:rsid w:val="00472A96"/>
    <w:rsid w:val="0047461E"/>
    <w:rsid w:val="00474CDF"/>
    <w:rsid w:val="004751BA"/>
    <w:rsid w:val="00475FA2"/>
    <w:rsid w:val="00476190"/>
    <w:rsid w:val="00476BC7"/>
    <w:rsid w:val="00482915"/>
    <w:rsid w:val="00483183"/>
    <w:rsid w:val="004834B3"/>
    <w:rsid w:val="00484125"/>
    <w:rsid w:val="004847B1"/>
    <w:rsid w:val="00485274"/>
    <w:rsid w:val="004858CF"/>
    <w:rsid w:val="0048778D"/>
    <w:rsid w:val="00487A40"/>
    <w:rsid w:val="00487EE5"/>
    <w:rsid w:val="0049014D"/>
    <w:rsid w:val="00490B0B"/>
    <w:rsid w:val="004917E3"/>
    <w:rsid w:val="00492026"/>
    <w:rsid w:val="004921FB"/>
    <w:rsid w:val="00492292"/>
    <w:rsid w:val="004936A1"/>
    <w:rsid w:val="00495334"/>
    <w:rsid w:val="00495A03"/>
    <w:rsid w:val="00497917"/>
    <w:rsid w:val="004A1409"/>
    <w:rsid w:val="004A166A"/>
    <w:rsid w:val="004A25A7"/>
    <w:rsid w:val="004A3372"/>
    <w:rsid w:val="004A374E"/>
    <w:rsid w:val="004A3B49"/>
    <w:rsid w:val="004A626B"/>
    <w:rsid w:val="004A67B2"/>
    <w:rsid w:val="004B00CA"/>
    <w:rsid w:val="004B2A90"/>
    <w:rsid w:val="004B2CB6"/>
    <w:rsid w:val="004B4865"/>
    <w:rsid w:val="004B51E0"/>
    <w:rsid w:val="004B7544"/>
    <w:rsid w:val="004C104B"/>
    <w:rsid w:val="004C1D24"/>
    <w:rsid w:val="004C3D9F"/>
    <w:rsid w:val="004C471D"/>
    <w:rsid w:val="004C4DC0"/>
    <w:rsid w:val="004C6984"/>
    <w:rsid w:val="004C6B66"/>
    <w:rsid w:val="004C796C"/>
    <w:rsid w:val="004C7CA1"/>
    <w:rsid w:val="004D121B"/>
    <w:rsid w:val="004D1680"/>
    <w:rsid w:val="004D1C9A"/>
    <w:rsid w:val="004D1D56"/>
    <w:rsid w:val="004D1EC3"/>
    <w:rsid w:val="004D2125"/>
    <w:rsid w:val="004D2431"/>
    <w:rsid w:val="004D25FA"/>
    <w:rsid w:val="004D41A2"/>
    <w:rsid w:val="004D4222"/>
    <w:rsid w:val="004D4C33"/>
    <w:rsid w:val="004D4D30"/>
    <w:rsid w:val="004D644C"/>
    <w:rsid w:val="004D7048"/>
    <w:rsid w:val="004E04D7"/>
    <w:rsid w:val="004E1C6D"/>
    <w:rsid w:val="004E2050"/>
    <w:rsid w:val="004E29C1"/>
    <w:rsid w:val="004E3FB4"/>
    <w:rsid w:val="004E40B5"/>
    <w:rsid w:val="004E49BD"/>
    <w:rsid w:val="004E5E62"/>
    <w:rsid w:val="004E694C"/>
    <w:rsid w:val="004E6FC8"/>
    <w:rsid w:val="004E7045"/>
    <w:rsid w:val="004F1D9D"/>
    <w:rsid w:val="004F2AA0"/>
    <w:rsid w:val="004F2C14"/>
    <w:rsid w:val="004F310C"/>
    <w:rsid w:val="004F3D29"/>
    <w:rsid w:val="004F5DAD"/>
    <w:rsid w:val="004F6A1C"/>
    <w:rsid w:val="004F7D5C"/>
    <w:rsid w:val="004F7FF9"/>
    <w:rsid w:val="005000C1"/>
    <w:rsid w:val="00501DD5"/>
    <w:rsid w:val="005026B9"/>
    <w:rsid w:val="00503062"/>
    <w:rsid w:val="005030D9"/>
    <w:rsid w:val="00504BB9"/>
    <w:rsid w:val="00505A51"/>
    <w:rsid w:val="00507638"/>
    <w:rsid w:val="0051048A"/>
    <w:rsid w:val="00510AD1"/>
    <w:rsid w:val="00511CF9"/>
    <w:rsid w:val="00511F5A"/>
    <w:rsid w:val="00511F8E"/>
    <w:rsid w:val="0051304A"/>
    <w:rsid w:val="00514383"/>
    <w:rsid w:val="005143B7"/>
    <w:rsid w:val="00514581"/>
    <w:rsid w:val="00517057"/>
    <w:rsid w:val="00517A5F"/>
    <w:rsid w:val="005206DF"/>
    <w:rsid w:val="0052084E"/>
    <w:rsid w:val="0052107B"/>
    <w:rsid w:val="005229CF"/>
    <w:rsid w:val="005235AB"/>
    <w:rsid w:val="00523F1E"/>
    <w:rsid w:val="00524948"/>
    <w:rsid w:val="00525411"/>
    <w:rsid w:val="005261C1"/>
    <w:rsid w:val="005266B2"/>
    <w:rsid w:val="00527D6C"/>
    <w:rsid w:val="00527ED9"/>
    <w:rsid w:val="00530238"/>
    <w:rsid w:val="00530603"/>
    <w:rsid w:val="0053075D"/>
    <w:rsid w:val="00530F32"/>
    <w:rsid w:val="005323E6"/>
    <w:rsid w:val="00535C5F"/>
    <w:rsid w:val="005371F1"/>
    <w:rsid w:val="00540A5F"/>
    <w:rsid w:val="0054103F"/>
    <w:rsid w:val="005427FB"/>
    <w:rsid w:val="0054283A"/>
    <w:rsid w:val="00543687"/>
    <w:rsid w:val="0054396B"/>
    <w:rsid w:val="005450E7"/>
    <w:rsid w:val="00545219"/>
    <w:rsid w:val="005452B9"/>
    <w:rsid w:val="0054635C"/>
    <w:rsid w:val="00546613"/>
    <w:rsid w:val="005477B7"/>
    <w:rsid w:val="00550223"/>
    <w:rsid w:val="005504F2"/>
    <w:rsid w:val="005514E6"/>
    <w:rsid w:val="00552E46"/>
    <w:rsid w:val="00554028"/>
    <w:rsid w:val="00554358"/>
    <w:rsid w:val="00555CD5"/>
    <w:rsid w:val="00555DE8"/>
    <w:rsid w:val="00556523"/>
    <w:rsid w:val="0055680D"/>
    <w:rsid w:val="00556E14"/>
    <w:rsid w:val="0055713E"/>
    <w:rsid w:val="00557A9E"/>
    <w:rsid w:val="00557C77"/>
    <w:rsid w:val="00561DD2"/>
    <w:rsid w:val="00562B6A"/>
    <w:rsid w:val="00562F42"/>
    <w:rsid w:val="00563415"/>
    <w:rsid w:val="00563939"/>
    <w:rsid w:val="00566158"/>
    <w:rsid w:val="00566376"/>
    <w:rsid w:val="00566679"/>
    <w:rsid w:val="0056710C"/>
    <w:rsid w:val="00567235"/>
    <w:rsid w:val="00570701"/>
    <w:rsid w:val="005729F9"/>
    <w:rsid w:val="00573ABD"/>
    <w:rsid w:val="00574052"/>
    <w:rsid w:val="00574F7C"/>
    <w:rsid w:val="005766E9"/>
    <w:rsid w:val="00577035"/>
    <w:rsid w:val="00577212"/>
    <w:rsid w:val="00577CF3"/>
    <w:rsid w:val="00580EB2"/>
    <w:rsid w:val="005832FD"/>
    <w:rsid w:val="005847DF"/>
    <w:rsid w:val="0058552B"/>
    <w:rsid w:val="00586186"/>
    <w:rsid w:val="00586624"/>
    <w:rsid w:val="00587FA7"/>
    <w:rsid w:val="00591587"/>
    <w:rsid w:val="00592789"/>
    <w:rsid w:val="005934D0"/>
    <w:rsid w:val="00594832"/>
    <w:rsid w:val="00594C62"/>
    <w:rsid w:val="00594F5B"/>
    <w:rsid w:val="00595093"/>
    <w:rsid w:val="00595520"/>
    <w:rsid w:val="00596C9F"/>
    <w:rsid w:val="00597B3A"/>
    <w:rsid w:val="00597E39"/>
    <w:rsid w:val="005A1E23"/>
    <w:rsid w:val="005A2D97"/>
    <w:rsid w:val="005A2F82"/>
    <w:rsid w:val="005A38FA"/>
    <w:rsid w:val="005A435C"/>
    <w:rsid w:val="005A4642"/>
    <w:rsid w:val="005A6267"/>
    <w:rsid w:val="005A79F2"/>
    <w:rsid w:val="005A7C27"/>
    <w:rsid w:val="005B02D4"/>
    <w:rsid w:val="005B1592"/>
    <w:rsid w:val="005B2F5D"/>
    <w:rsid w:val="005B3F43"/>
    <w:rsid w:val="005B56C3"/>
    <w:rsid w:val="005C092C"/>
    <w:rsid w:val="005C12C5"/>
    <w:rsid w:val="005C1F9E"/>
    <w:rsid w:val="005C1FAF"/>
    <w:rsid w:val="005C3411"/>
    <w:rsid w:val="005C49B4"/>
    <w:rsid w:val="005C6896"/>
    <w:rsid w:val="005C6A37"/>
    <w:rsid w:val="005C70C9"/>
    <w:rsid w:val="005C7265"/>
    <w:rsid w:val="005D045F"/>
    <w:rsid w:val="005D11D3"/>
    <w:rsid w:val="005D12B3"/>
    <w:rsid w:val="005D156F"/>
    <w:rsid w:val="005D1B73"/>
    <w:rsid w:val="005D1CE8"/>
    <w:rsid w:val="005D21F9"/>
    <w:rsid w:val="005D3EA5"/>
    <w:rsid w:val="005D404F"/>
    <w:rsid w:val="005D40F4"/>
    <w:rsid w:val="005D4977"/>
    <w:rsid w:val="005E034E"/>
    <w:rsid w:val="005E089D"/>
    <w:rsid w:val="005E3294"/>
    <w:rsid w:val="005E4033"/>
    <w:rsid w:val="005E5BC9"/>
    <w:rsid w:val="005E7B5C"/>
    <w:rsid w:val="005F3D96"/>
    <w:rsid w:val="005F5B6C"/>
    <w:rsid w:val="00601036"/>
    <w:rsid w:val="006016B9"/>
    <w:rsid w:val="00601843"/>
    <w:rsid w:val="006018E0"/>
    <w:rsid w:val="0060231E"/>
    <w:rsid w:val="0060257E"/>
    <w:rsid w:val="00603AA8"/>
    <w:rsid w:val="00603E4F"/>
    <w:rsid w:val="00605029"/>
    <w:rsid w:val="006054A4"/>
    <w:rsid w:val="006060A0"/>
    <w:rsid w:val="006064B7"/>
    <w:rsid w:val="00606A3C"/>
    <w:rsid w:val="00607271"/>
    <w:rsid w:val="006072C1"/>
    <w:rsid w:val="0060761C"/>
    <w:rsid w:val="00610302"/>
    <w:rsid w:val="0061045D"/>
    <w:rsid w:val="0061059E"/>
    <w:rsid w:val="00610725"/>
    <w:rsid w:val="00611950"/>
    <w:rsid w:val="00614252"/>
    <w:rsid w:val="006173FE"/>
    <w:rsid w:val="00617711"/>
    <w:rsid w:val="006206F0"/>
    <w:rsid w:val="00621608"/>
    <w:rsid w:val="0062191D"/>
    <w:rsid w:val="006230C2"/>
    <w:rsid w:val="006241CB"/>
    <w:rsid w:val="0062474D"/>
    <w:rsid w:val="006251D6"/>
    <w:rsid w:val="00626D6C"/>
    <w:rsid w:val="00630750"/>
    <w:rsid w:val="00631C9A"/>
    <w:rsid w:val="00631D32"/>
    <w:rsid w:val="00634239"/>
    <w:rsid w:val="0063548E"/>
    <w:rsid w:val="006357A9"/>
    <w:rsid w:val="00636599"/>
    <w:rsid w:val="00636E19"/>
    <w:rsid w:val="00637BC9"/>
    <w:rsid w:val="006406E5"/>
    <w:rsid w:val="00640960"/>
    <w:rsid w:val="00640B9D"/>
    <w:rsid w:val="00640E88"/>
    <w:rsid w:val="00641AB4"/>
    <w:rsid w:val="00641FBD"/>
    <w:rsid w:val="006428A1"/>
    <w:rsid w:val="006433EC"/>
    <w:rsid w:val="00644EE2"/>
    <w:rsid w:val="0064515A"/>
    <w:rsid w:val="00646554"/>
    <w:rsid w:val="00646E6D"/>
    <w:rsid w:val="00646EF2"/>
    <w:rsid w:val="006475E8"/>
    <w:rsid w:val="00647955"/>
    <w:rsid w:val="00647BF9"/>
    <w:rsid w:val="00647ED9"/>
    <w:rsid w:val="006516BF"/>
    <w:rsid w:val="006522FF"/>
    <w:rsid w:val="0065261A"/>
    <w:rsid w:val="00652B1F"/>
    <w:rsid w:val="00653AEF"/>
    <w:rsid w:val="00653DE2"/>
    <w:rsid w:val="006546E6"/>
    <w:rsid w:val="00654F43"/>
    <w:rsid w:val="00655E88"/>
    <w:rsid w:val="00660029"/>
    <w:rsid w:val="00662F3F"/>
    <w:rsid w:val="00663313"/>
    <w:rsid w:val="00663508"/>
    <w:rsid w:val="006651BC"/>
    <w:rsid w:val="006652BA"/>
    <w:rsid w:val="006658C9"/>
    <w:rsid w:val="0066590C"/>
    <w:rsid w:val="00666440"/>
    <w:rsid w:val="006679B1"/>
    <w:rsid w:val="00670FA5"/>
    <w:rsid w:val="006731C7"/>
    <w:rsid w:val="00673BD0"/>
    <w:rsid w:val="00673DED"/>
    <w:rsid w:val="00674A2A"/>
    <w:rsid w:val="0067529B"/>
    <w:rsid w:val="00676ACA"/>
    <w:rsid w:val="00680410"/>
    <w:rsid w:val="00681297"/>
    <w:rsid w:val="00683811"/>
    <w:rsid w:val="00684B82"/>
    <w:rsid w:val="00684C18"/>
    <w:rsid w:val="00684FE9"/>
    <w:rsid w:val="006856AC"/>
    <w:rsid w:val="0068676F"/>
    <w:rsid w:val="00686C16"/>
    <w:rsid w:val="00687D05"/>
    <w:rsid w:val="006928A6"/>
    <w:rsid w:val="0069453D"/>
    <w:rsid w:val="00695493"/>
    <w:rsid w:val="00695534"/>
    <w:rsid w:val="006957D7"/>
    <w:rsid w:val="00696A44"/>
    <w:rsid w:val="00696AEF"/>
    <w:rsid w:val="006A13BE"/>
    <w:rsid w:val="006A1D2A"/>
    <w:rsid w:val="006A229F"/>
    <w:rsid w:val="006A37CF"/>
    <w:rsid w:val="006A588E"/>
    <w:rsid w:val="006A5CA6"/>
    <w:rsid w:val="006A6EA4"/>
    <w:rsid w:val="006B0CEF"/>
    <w:rsid w:val="006B2F09"/>
    <w:rsid w:val="006B30D2"/>
    <w:rsid w:val="006B3A93"/>
    <w:rsid w:val="006B457B"/>
    <w:rsid w:val="006B51A6"/>
    <w:rsid w:val="006C09ED"/>
    <w:rsid w:val="006C3431"/>
    <w:rsid w:val="006C4052"/>
    <w:rsid w:val="006C51EE"/>
    <w:rsid w:val="006C5684"/>
    <w:rsid w:val="006C650C"/>
    <w:rsid w:val="006C6A18"/>
    <w:rsid w:val="006C711D"/>
    <w:rsid w:val="006D157F"/>
    <w:rsid w:val="006D21D8"/>
    <w:rsid w:val="006D2874"/>
    <w:rsid w:val="006D3476"/>
    <w:rsid w:val="006D39EC"/>
    <w:rsid w:val="006D6289"/>
    <w:rsid w:val="006D6926"/>
    <w:rsid w:val="006E07EE"/>
    <w:rsid w:val="006E1844"/>
    <w:rsid w:val="006E1913"/>
    <w:rsid w:val="006E253F"/>
    <w:rsid w:val="006E34A0"/>
    <w:rsid w:val="006E35DF"/>
    <w:rsid w:val="006E5DF7"/>
    <w:rsid w:val="006E6872"/>
    <w:rsid w:val="006E70B3"/>
    <w:rsid w:val="006F0AAA"/>
    <w:rsid w:val="006F1129"/>
    <w:rsid w:val="006F1A63"/>
    <w:rsid w:val="006F2073"/>
    <w:rsid w:val="006F36E1"/>
    <w:rsid w:val="006F498C"/>
    <w:rsid w:val="006F56A3"/>
    <w:rsid w:val="006F576C"/>
    <w:rsid w:val="006F6D40"/>
    <w:rsid w:val="006F72AC"/>
    <w:rsid w:val="006F7340"/>
    <w:rsid w:val="006F74C4"/>
    <w:rsid w:val="006F7AD3"/>
    <w:rsid w:val="00701649"/>
    <w:rsid w:val="007023B7"/>
    <w:rsid w:val="0070296E"/>
    <w:rsid w:val="00702BDF"/>
    <w:rsid w:val="00705BD0"/>
    <w:rsid w:val="00705E94"/>
    <w:rsid w:val="00706015"/>
    <w:rsid w:val="00706843"/>
    <w:rsid w:val="007076DB"/>
    <w:rsid w:val="007077B4"/>
    <w:rsid w:val="00707C08"/>
    <w:rsid w:val="00710EA5"/>
    <w:rsid w:val="0071204C"/>
    <w:rsid w:val="00713438"/>
    <w:rsid w:val="00714A22"/>
    <w:rsid w:val="007179AD"/>
    <w:rsid w:val="00722155"/>
    <w:rsid w:val="00722945"/>
    <w:rsid w:val="00722A41"/>
    <w:rsid w:val="00722D2F"/>
    <w:rsid w:val="0072333C"/>
    <w:rsid w:val="00724595"/>
    <w:rsid w:val="00725078"/>
    <w:rsid w:val="0072548C"/>
    <w:rsid w:val="00726456"/>
    <w:rsid w:val="00727319"/>
    <w:rsid w:val="00727A78"/>
    <w:rsid w:val="0073235B"/>
    <w:rsid w:val="00732813"/>
    <w:rsid w:val="00733EEB"/>
    <w:rsid w:val="00734C81"/>
    <w:rsid w:val="00734DC9"/>
    <w:rsid w:val="0073617A"/>
    <w:rsid w:val="0073730C"/>
    <w:rsid w:val="00741DDA"/>
    <w:rsid w:val="0074335B"/>
    <w:rsid w:val="00743AA1"/>
    <w:rsid w:val="00744055"/>
    <w:rsid w:val="007456B7"/>
    <w:rsid w:val="007459CF"/>
    <w:rsid w:val="00746602"/>
    <w:rsid w:val="00746893"/>
    <w:rsid w:val="00746BFA"/>
    <w:rsid w:val="0075029E"/>
    <w:rsid w:val="00751A50"/>
    <w:rsid w:val="0075271F"/>
    <w:rsid w:val="00753D72"/>
    <w:rsid w:val="007547E2"/>
    <w:rsid w:val="00754A58"/>
    <w:rsid w:val="00754A61"/>
    <w:rsid w:val="00754BF5"/>
    <w:rsid w:val="007558D3"/>
    <w:rsid w:val="00755B82"/>
    <w:rsid w:val="007561E3"/>
    <w:rsid w:val="00757DA8"/>
    <w:rsid w:val="007601D6"/>
    <w:rsid w:val="007627EF"/>
    <w:rsid w:val="00762DAB"/>
    <w:rsid w:val="007631A0"/>
    <w:rsid w:val="00763876"/>
    <w:rsid w:val="007642C6"/>
    <w:rsid w:val="007643A0"/>
    <w:rsid w:val="00764622"/>
    <w:rsid w:val="007659F4"/>
    <w:rsid w:val="00765D39"/>
    <w:rsid w:val="007668DC"/>
    <w:rsid w:val="0076742E"/>
    <w:rsid w:val="0076785D"/>
    <w:rsid w:val="00767AA7"/>
    <w:rsid w:val="007719B7"/>
    <w:rsid w:val="00771CE3"/>
    <w:rsid w:val="00772482"/>
    <w:rsid w:val="0077388A"/>
    <w:rsid w:val="00773976"/>
    <w:rsid w:val="007754F6"/>
    <w:rsid w:val="00775829"/>
    <w:rsid w:val="00775851"/>
    <w:rsid w:val="007759D9"/>
    <w:rsid w:val="00775CF5"/>
    <w:rsid w:val="00776BF9"/>
    <w:rsid w:val="00777764"/>
    <w:rsid w:val="007802BB"/>
    <w:rsid w:val="00781D72"/>
    <w:rsid w:val="00782147"/>
    <w:rsid w:val="007829FA"/>
    <w:rsid w:val="00783AD7"/>
    <w:rsid w:val="007847D7"/>
    <w:rsid w:val="00785217"/>
    <w:rsid w:val="007854CA"/>
    <w:rsid w:val="00785BA6"/>
    <w:rsid w:val="0078723E"/>
    <w:rsid w:val="00790ED7"/>
    <w:rsid w:val="00790FC4"/>
    <w:rsid w:val="00791139"/>
    <w:rsid w:val="00791D00"/>
    <w:rsid w:val="0079226A"/>
    <w:rsid w:val="00792877"/>
    <w:rsid w:val="00792B4B"/>
    <w:rsid w:val="00792CC3"/>
    <w:rsid w:val="007951D4"/>
    <w:rsid w:val="00795EB9"/>
    <w:rsid w:val="00797CC5"/>
    <w:rsid w:val="007A1F88"/>
    <w:rsid w:val="007A2625"/>
    <w:rsid w:val="007A3313"/>
    <w:rsid w:val="007A4B32"/>
    <w:rsid w:val="007A6E12"/>
    <w:rsid w:val="007A70B5"/>
    <w:rsid w:val="007A7146"/>
    <w:rsid w:val="007A7172"/>
    <w:rsid w:val="007A7FE3"/>
    <w:rsid w:val="007B08D1"/>
    <w:rsid w:val="007B1CDA"/>
    <w:rsid w:val="007B1E45"/>
    <w:rsid w:val="007B1FB3"/>
    <w:rsid w:val="007B216D"/>
    <w:rsid w:val="007B414E"/>
    <w:rsid w:val="007B5F56"/>
    <w:rsid w:val="007C091E"/>
    <w:rsid w:val="007C1717"/>
    <w:rsid w:val="007C4E9D"/>
    <w:rsid w:val="007C5089"/>
    <w:rsid w:val="007C560F"/>
    <w:rsid w:val="007C5CFC"/>
    <w:rsid w:val="007C6A7A"/>
    <w:rsid w:val="007C6BCC"/>
    <w:rsid w:val="007D0579"/>
    <w:rsid w:val="007D07C4"/>
    <w:rsid w:val="007D22EB"/>
    <w:rsid w:val="007D2421"/>
    <w:rsid w:val="007D36AA"/>
    <w:rsid w:val="007D39E4"/>
    <w:rsid w:val="007D3BFB"/>
    <w:rsid w:val="007D46D8"/>
    <w:rsid w:val="007D4C44"/>
    <w:rsid w:val="007D5A64"/>
    <w:rsid w:val="007D5DDA"/>
    <w:rsid w:val="007D67D1"/>
    <w:rsid w:val="007D6D24"/>
    <w:rsid w:val="007D7686"/>
    <w:rsid w:val="007E12D1"/>
    <w:rsid w:val="007E2CA0"/>
    <w:rsid w:val="007E59A3"/>
    <w:rsid w:val="007E5BB6"/>
    <w:rsid w:val="007E6C4D"/>
    <w:rsid w:val="007E6CC4"/>
    <w:rsid w:val="007E7C98"/>
    <w:rsid w:val="007F0067"/>
    <w:rsid w:val="007F086C"/>
    <w:rsid w:val="007F0BB7"/>
    <w:rsid w:val="007F1882"/>
    <w:rsid w:val="007F2040"/>
    <w:rsid w:val="007F2783"/>
    <w:rsid w:val="007F2AA6"/>
    <w:rsid w:val="007F3674"/>
    <w:rsid w:val="007F3EE5"/>
    <w:rsid w:val="007F5154"/>
    <w:rsid w:val="007F54DC"/>
    <w:rsid w:val="007F651A"/>
    <w:rsid w:val="007F6714"/>
    <w:rsid w:val="007F72B1"/>
    <w:rsid w:val="007F7C53"/>
    <w:rsid w:val="007F7CFD"/>
    <w:rsid w:val="007F7F84"/>
    <w:rsid w:val="008001A9"/>
    <w:rsid w:val="008012A1"/>
    <w:rsid w:val="00801D56"/>
    <w:rsid w:val="00803017"/>
    <w:rsid w:val="00803D98"/>
    <w:rsid w:val="00803EFC"/>
    <w:rsid w:val="008040A3"/>
    <w:rsid w:val="0080466F"/>
    <w:rsid w:val="0080477C"/>
    <w:rsid w:val="00804A36"/>
    <w:rsid w:val="0080526F"/>
    <w:rsid w:val="00805881"/>
    <w:rsid w:val="00805A7F"/>
    <w:rsid w:val="00805AD0"/>
    <w:rsid w:val="00806A45"/>
    <w:rsid w:val="00807C31"/>
    <w:rsid w:val="008105E1"/>
    <w:rsid w:val="0081120F"/>
    <w:rsid w:val="008114D9"/>
    <w:rsid w:val="008123CA"/>
    <w:rsid w:val="0081313D"/>
    <w:rsid w:val="00814970"/>
    <w:rsid w:val="00814C48"/>
    <w:rsid w:val="00815A37"/>
    <w:rsid w:val="008161FE"/>
    <w:rsid w:val="0081622D"/>
    <w:rsid w:val="0081772E"/>
    <w:rsid w:val="0082098B"/>
    <w:rsid w:val="00821B60"/>
    <w:rsid w:val="00824423"/>
    <w:rsid w:val="0082499F"/>
    <w:rsid w:val="00824D7F"/>
    <w:rsid w:val="00825E0C"/>
    <w:rsid w:val="00825F14"/>
    <w:rsid w:val="00826C9D"/>
    <w:rsid w:val="00827564"/>
    <w:rsid w:val="00827E77"/>
    <w:rsid w:val="008306D5"/>
    <w:rsid w:val="00830CBC"/>
    <w:rsid w:val="0083100D"/>
    <w:rsid w:val="0083273C"/>
    <w:rsid w:val="00833F56"/>
    <w:rsid w:val="008365E6"/>
    <w:rsid w:val="008375E4"/>
    <w:rsid w:val="00837871"/>
    <w:rsid w:val="00840E35"/>
    <w:rsid w:val="008414EA"/>
    <w:rsid w:val="00842390"/>
    <w:rsid w:val="0084402B"/>
    <w:rsid w:val="00845084"/>
    <w:rsid w:val="00846F2B"/>
    <w:rsid w:val="008475C0"/>
    <w:rsid w:val="00852323"/>
    <w:rsid w:val="0085293D"/>
    <w:rsid w:val="008534CE"/>
    <w:rsid w:val="008548B0"/>
    <w:rsid w:val="00855FF1"/>
    <w:rsid w:val="00856977"/>
    <w:rsid w:val="00856D78"/>
    <w:rsid w:val="00857476"/>
    <w:rsid w:val="0086050D"/>
    <w:rsid w:val="00860742"/>
    <w:rsid w:val="008612BF"/>
    <w:rsid w:val="008632C1"/>
    <w:rsid w:val="0086359A"/>
    <w:rsid w:val="008655C2"/>
    <w:rsid w:val="00865AF5"/>
    <w:rsid w:val="00866280"/>
    <w:rsid w:val="008664D4"/>
    <w:rsid w:val="0086673E"/>
    <w:rsid w:val="008668F5"/>
    <w:rsid w:val="00870E71"/>
    <w:rsid w:val="00871450"/>
    <w:rsid w:val="00871996"/>
    <w:rsid w:val="00872339"/>
    <w:rsid w:val="008748B0"/>
    <w:rsid w:val="008756D1"/>
    <w:rsid w:val="00876877"/>
    <w:rsid w:val="00877069"/>
    <w:rsid w:val="008774C7"/>
    <w:rsid w:val="008805C3"/>
    <w:rsid w:val="008808F2"/>
    <w:rsid w:val="00880CE2"/>
    <w:rsid w:val="00880D63"/>
    <w:rsid w:val="00880E18"/>
    <w:rsid w:val="00881781"/>
    <w:rsid w:val="00882F97"/>
    <w:rsid w:val="008834A0"/>
    <w:rsid w:val="00884DD9"/>
    <w:rsid w:val="0088507B"/>
    <w:rsid w:val="00885C04"/>
    <w:rsid w:val="00885C8F"/>
    <w:rsid w:val="00885ED8"/>
    <w:rsid w:val="00887D09"/>
    <w:rsid w:val="00887D3F"/>
    <w:rsid w:val="008908A4"/>
    <w:rsid w:val="00890FDE"/>
    <w:rsid w:val="008936DE"/>
    <w:rsid w:val="00895933"/>
    <w:rsid w:val="00895A8F"/>
    <w:rsid w:val="0089601A"/>
    <w:rsid w:val="00896AEB"/>
    <w:rsid w:val="008979C9"/>
    <w:rsid w:val="008A0316"/>
    <w:rsid w:val="008A03A2"/>
    <w:rsid w:val="008A059C"/>
    <w:rsid w:val="008A117C"/>
    <w:rsid w:val="008A3B91"/>
    <w:rsid w:val="008A3E3E"/>
    <w:rsid w:val="008A4AC4"/>
    <w:rsid w:val="008A5FEA"/>
    <w:rsid w:val="008A6C20"/>
    <w:rsid w:val="008B2C22"/>
    <w:rsid w:val="008B33BE"/>
    <w:rsid w:val="008B3E2A"/>
    <w:rsid w:val="008B5BA7"/>
    <w:rsid w:val="008B6293"/>
    <w:rsid w:val="008B77EE"/>
    <w:rsid w:val="008C0442"/>
    <w:rsid w:val="008C2556"/>
    <w:rsid w:val="008C32A2"/>
    <w:rsid w:val="008C5236"/>
    <w:rsid w:val="008C5B35"/>
    <w:rsid w:val="008C5C40"/>
    <w:rsid w:val="008C733F"/>
    <w:rsid w:val="008D1396"/>
    <w:rsid w:val="008D28BB"/>
    <w:rsid w:val="008D3636"/>
    <w:rsid w:val="008D367A"/>
    <w:rsid w:val="008D3771"/>
    <w:rsid w:val="008D3DA0"/>
    <w:rsid w:val="008D3EB7"/>
    <w:rsid w:val="008D3F14"/>
    <w:rsid w:val="008D4BB3"/>
    <w:rsid w:val="008D5638"/>
    <w:rsid w:val="008D6DDD"/>
    <w:rsid w:val="008D7D90"/>
    <w:rsid w:val="008D7F57"/>
    <w:rsid w:val="008E226F"/>
    <w:rsid w:val="008E5B58"/>
    <w:rsid w:val="008E6FDD"/>
    <w:rsid w:val="008E722F"/>
    <w:rsid w:val="008E74D9"/>
    <w:rsid w:val="008E74E6"/>
    <w:rsid w:val="008F0A5F"/>
    <w:rsid w:val="008F1669"/>
    <w:rsid w:val="008F1C1F"/>
    <w:rsid w:val="008F2121"/>
    <w:rsid w:val="008F27C2"/>
    <w:rsid w:val="008F2F5C"/>
    <w:rsid w:val="008F3A33"/>
    <w:rsid w:val="008F455C"/>
    <w:rsid w:val="008F520F"/>
    <w:rsid w:val="008F6559"/>
    <w:rsid w:val="008F660F"/>
    <w:rsid w:val="008F6CCB"/>
    <w:rsid w:val="008F7859"/>
    <w:rsid w:val="00900190"/>
    <w:rsid w:val="0090106E"/>
    <w:rsid w:val="00901820"/>
    <w:rsid w:val="00901C4B"/>
    <w:rsid w:val="00901F7F"/>
    <w:rsid w:val="0090322F"/>
    <w:rsid w:val="00904BAB"/>
    <w:rsid w:val="00907555"/>
    <w:rsid w:val="009105A1"/>
    <w:rsid w:val="00910EB2"/>
    <w:rsid w:val="00911675"/>
    <w:rsid w:val="00912383"/>
    <w:rsid w:val="00912E7C"/>
    <w:rsid w:val="009130C5"/>
    <w:rsid w:val="009153D6"/>
    <w:rsid w:val="00920012"/>
    <w:rsid w:val="00920A02"/>
    <w:rsid w:val="0092151D"/>
    <w:rsid w:val="0092177A"/>
    <w:rsid w:val="0092224C"/>
    <w:rsid w:val="00924E61"/>
    <w:rsid w:val="00925C48"/>
    <w:rsid w:val="009262AB"/>
    <w:rsid w:val="009266B2"/>
    <w:rsid w:val="00926C9B"/>
    <w:rsid w:val="00927943"/>
    <w:rsid w:val="00927CF9"/>
    <w:rsid w:val="009309E7"/>
    <w:rsid w:val="00931045"/>
    <w:rsid w:val="00931472"/>
    <w:rsid w:val="00931CD6"/>
    <w:rsid w:val="009336ED"/>
    <w:rsid w:val="00934014"/>
    <w:rsid w:val="009354CA"/>
    <w:rsid w:val="00936F64"/>
    <w:rsid w:val="00937055"/>
    <w:rsid w:val="00937A7E"/>
    <w:rsid w:val="00940437"/>
    <w:rsid w:val="0094081D"/>
    <w:rsid w:val="00940BDE"/>
    <w:rsid w:val="00941268"/>
    <w:rsid w:val="00941DD8"/>
    <w:rsid w:val="0094288E"/>
    <w:rsid w:val="00942CDC"/>
    <w:rsid w:val="00945383"/>
    <w:rsid w:val="0094599C"/>
    <w:rsid w:val="00946DB4"/>
    <w:rsid w:val="009501B0"/>
    <w:rsid w:val="00950751"/>
    <w:rsid w:val="0095106A"/>
    <w:rsid w:val="0095178A"/>
    <w:rsid w:val="00951979"/>
    <w:rsid w:val="009519E0"/>
    <w:rsid w:val="009524FE"/>
    <w:rsid w:val="009528BF"/>
    <w:rsid w:val="0095299F"/>
    <w:rsid w:val="00953CC3"/>
    <w:rsid w:val="00955F6B"/>
    <w:rsid w:val="00956599"/>
    <w:rsid w:val="00957005"/>
    <w:rsid w:val="009573EF"/>
    <w:rsid w:val="00961819"/>
    <w:rsid w:val="00961EE0"/>
    <w:rsid w:val="00961F8C"/>
    <w:rsid w:val="00962094"/>
    <w:rsid w:val="0096269F"/>
    <w:rsid w:val="00964CCE"/>
    <w:rsid w:val="0096630C"/>
    <w:rsid w:val="009664A5"/>
    <w:rsid w:val="00967179"/>
    <w:rsid w:val="00967EF8"/>
    <w:rsid w:val="009702C1"/>
    <w:rsid w:val="009706CF"/>
    <w:rsid w:val="009741FB"/>
    <w:rsid w:val="00974877"/>
    <w:rsid w:val="00974F9C"/>
    <w:rsid w:val="009759AB"/>
    <w:rsid w:val="0097631F"/>
    <w:rsid w:val="009764E7"/>
    <w:rsid w:val="00976ABB"/>
    <w:rsid w:val="00976B93"/>
    <w:rsid w:val="0098095F"/>
    <w:rsid w:val="009818B0"/>
    <w:rsid w:val="0098338B"/>
    <w:rsid w:val="00983F69"/>
    <w:rsid w:val="0098523A"/>
    <w:rsid w:val="00985527"/>
    <w:rsid w:val="00985A9B"/>
    <w:rsid w:val="009861B9"/>
    <w:rsid w:val="0098621B"/>
    <w:rsid w:val="0098654B"/>
    <w:rsid w:val="00987989"/>
    <w:rsid w:val="009907E4"/>
    <w:rsid w:val="00992371"/>
    <w:rsid w:val="00992AA7"/>
    <w:rsid w:val="00993BE8"/>
    <w:rsid w:val="0099459E"/>
    <w:rsid w:val="009945FA"/>
    <w:rsid w:val="00995A92"/>
    <w:rsid w:val="00996217"/>
    <w:rsid w:val="00996709"/>
    <w:rsid w:val="00997E0F"/>
    <w:rsid w:val="00997EAB"/>
    <w:rsid w:val="009A077B"/>
    <w:rsid w:val="009A0BC6"/>
    <w:rsid w:val="009A0E45"/>
    <w:rsid w:val="009A3540"/>
    <w:rsid w:val="009A35ED"/>
    <w:rsid w:val="009A3D14"/>
    <w:rsid w:val="009A3DE3"/>
    <w:rsid w:val="009A4923"/>
    <w:rsid w:val="009A4EAC"/>
    <w:rsid w:val="009A5143"/>
    <w:rsid w:val="009A5DB6"/>
    <w:rsid w:val="009A6850"/>
    <w:rsid w:val="009A703A"/>
    <w:rsid w:val="009A7F24"/>
    <w:rsid w:val="009A7F7A"/>
    <w:rsid w:val="009B1B15"/>
    <w:rsid w:val="009B1F9D"/>
    <w:rsid w:val="009B33D3"/>
    <w:rsid w:val="009B3985"/>
    <w:rsid w:val="009B3E27"/>
    <w:rsid w:val="009B416E"/>
    <w:rsid w:val="009B4A84"/>
    <w:rsid w:val="009B73C4"/>
    <w:rsid w:val="009C0150"/>
    <w:rsid w:val="009C0605"/>
    <w:rsid w:val="009C2829"/>
    <w:rsid w:val="009C3C53"/>
    <w:rsid w:val="009C4525"/>
    <w:rsid w:val="009C485D"/>
    <w:rsid w:val="009C4E4A"/>
    <w:rsid w:val="009C57CF"/>
    <w:rsid w:val="009C5966"/>
    <w:rsid w:val="009C5F1B"/>
    <w:rsid w:val="009C6007"/>
    <w:rsid w:val="009C6092"/>
    <w:rsid w:val="009C63BE"/>
    <w:rsid w:val="009C6788"/>
    <w:rsid w:val="009C7277"/>
    <w:rsid w:val="009D000C"/>
    <w:rsid w:val="009D0A19"/>
    <w:rsid w:val="009D11BA"/>
    <w:rsid w:val="009D1A9A"/>
    <w:rsid w:val="009D2BF5"/>
    <w:rsid w:val="009D3599"/>
    <w:rsid w:val="009D4FE9"/>
    <w:rsid w:val="009D50E8"/>
    <w:rsid w:val="009D5548"/>
    <w:rsid w:val="009D56BC"/>
    <w:rsid w:val="009D6191"/>
    <w:rsid w:val="009D6815"/>
    <w:rsid w:val="009D6FCE"/>
    <w:rsid w:val="009E3279"/>
    <w:rsid w:val="009E40D8"/>
    <w:rsid w:val="009E41A1"/>
    <w:rsid w:val="009E518D"/>
    <w:rsid w:val="009E5E74"/>
    <w:rsid w:val="009E64BA"/>
    <w:rsid w:val="009E68BE"/>
    <w:rsid w:val="009E74C9"/>
    <w:rsid w:val="009F0F1A"/>
    <w:rsid w:val="009F1095"/>
    <w:rsid w:val="009F1835"/>
    <w:rsid w:val="009F1FC5"/>
    <w:rsid w:val="009F28B3"/>
    <w:rsid w:val="009F28DA"/>
    <w:rsid w:val="009F2D54"/>
    <w:rsid w:val="009F2FB1"/>
    <w:rsid w:val="009F4DEC"/>
    <w:rsid w:val="009F50DB"/>
    <w:rsid w:val="009F54E2"/>
    <w:rsid w:val="009F79B9"/>
    <w:rsid w:val="00A00029"/>
    <w:rsid w:val="00A007E2"/>
    <w:rsid w:val="00A011D1"/>
    <w:rsid w:val="00A0193C"/>
    <w:rsid w:val="00A01CE0"/>
    <w:rsid w:val="00A01D45"/>
    <w:rsid w:val="00A02636"/>
    <w:rsid w:val="00A03249"/>
    <w:rsid w:val="00A03541"/>
    <w:rsid w:val="00A043AE"/>
    <w:rsid w:val="00A05319"/>
    <w:rsid w:val="00A055F5"/>
    <w:rsid w:val="00A05C89"/>
    <w:rsid w:val="00A06DBE"/>
    <w:rsid w:val="00A077A6"/>
    <w:rsid w:val="00A07E91"/>
    <w:rsid w:val="00A105F4"/>
    <w:rsid w:val="00A10876"/>
    <w:rsid w:val="00A10C6D"/>
    <w:rsid w:val="00A11268"/>
    <w:rsid w:val="00A11368"/>
    <w:rsid w:val="00A12236"/>
    <w:rsid w:val="00A12301"/>
    <w:rsid w:val="00A1235F"/>
    <w:rsid w:val="00A135A7"/>
    <w:rsid w:val="00A13932"/>
    <w:rsid w:val="00A13DA0"/>
    <w:rsid w:val="00A15862"/>
    <w:rsid w:val="00A15DD3"/>
    <w:rsid w:val="00A1675A"/>
    <w:rsid w:val="00A1756C"/>
    <w:rsid w:val="00A177BF"/>
    <w:rsid w:val="00A21386"/>
    <w:rsid w:val="00A216AA"/>
    <w:rsid w:val="00A21E85"/>
    <w:rsid w:val="00A24246"/>
    <w:rsid w:val="00A308AB"/>
    <w:rsid w:val="00A3098A"/>
    <w:rsid w:val="00A32422"/>
    <w:rsid w:val="00A3341A"/>
    <w:rsid w:val="00A33D2C"/>
    <w:rsid w:val="00A3495B"/>
    <w:rsid w:val="00A34965"/>
    <w:rsid w:val="00A349BB"/>
    <w:rsid w:val="00A34EDB"/>
    <w:rsid w:val="00A34FD2"/>
    <w:rsid w:val="00A35654"/>
    <w:rsid w:val="00A370EE"/>
    <w:rsid w:val="00A40208"/>
    <w:rsid w:val="00A40E47"/>
    <w:rsid w:val="00A41453"/>
    <w:rsid w:val="00A433FC"/>
    <w:rsid w:val="00A44D51"/>
    <w:rsid w:val="00A45AF8"/>
    <w:rsid w:val="00A45F33"/>
    <w:rsid w:val="00A467FD"/>
    <w:rsid w:val="00A46885"/>
    <w:rsid w:val="00A46B76"/>
    <w:rsid w:val="00A50140"/>
    <w:rsid w:val="00A514F7"/>
    <w:rsid w:val="00A518B5"/>
    <w:rsid w:val="00A51E07"/>
    <w:rsid w:val="00A5207D"/>
    <w:rsid w:val="00A5259F"/>
    <w:rsid w:val="00A52D9C"/>
    <w:rsid w:val="00A5307E"/>
    <w:rsid w:val="00A5519C"/>
    <w:rsid w:val="00A56315"/>
    <w:rsid w:val="00A56B52"/>
    <w:rsid w:val="00A60DCE"/>
    <w:rsid w:val="00A615E0"/>
    <w:rsid w:val="00A61EC5"/>
    <w:rsid w:val="00A6248C"/>
    <w:rsid w:val="00A62CD0"/>
    <w:rsid w:val="00A6550D"/>
    <w:rsid w:val="00A6711F"/>
    <w:rsid w:val="00A6720E"/>
    <w:rsid w:val="00A70B0A"/>
    <w:rsid w:val="00A70B7B"/>
    <w:rsid w:val="00A713CD"/>
    <w:rsid w:val="00A72E61"/>
    <w:rsid w:val="00A72E8A"/>
    <w:rsid w:val="00A74726"/>
    <w:rsid w:val="00A74DBE"/>
    <w:rsid w:val="00A76F5A"/>
    <w:rsid w:val="00A773B4"/>
    <w:rsid w:val="00A7795B"/>
    <w:rsid w:val="00A77D50"/>
    <w:rsid w:val="00A801D6"/>
    <w:rsid w:val="00A81680"/>
    <w:rsid w:val="00A83EE9"/>
    <w:rsid w:val="00A8467C"/>
    <w:rsid w:val="00A852F0"/>
    <w:rsid w:val="00A86B1C"/>
    <w:rsid w:val="00A87B0E"/>
    <w:rsid w:val="00A92487"/>
    <w:rsid w:val="00A92F47"/>
    <w:rsid w:val="00A9368A"/>
    <w:rsid w:val="00A93F12"/>
    <w:rsid w:val="00A944AD"/>
    <w:rsid w:val="00A95588"/>
    <w:rsid w:val="00A9593C"/>
    <w:rsid w:val="00A9742C"/>
    <w:rsid w:val="00A97A1D"/>
    <w:rsid w:val="00AA0DB7"/>
    <w:rsid w:val="00AA296B"/>
    <w:rsid w:val="00AA2A7D"/>
    <w:rsid w:val="00AA3715"/>
    <w:rsid w:val="00AA384F"/>
    <w:rsid w:val="00AA4F16"/>
    <w:rsid w:val="00AA5C87"/>
    <w:rsid w:val="00AA5DF4"/>
    <w:rsid w:val="00AB08AA"/>
    <w:rsid w:val="00AB1E5C"/>
    <w:rsid w:val="00AB2ABC"/>
    <w:rsid w:val="00AB394C"/>
    <w:rsid w:val="00AB415C"/>
    <w:rsid w:val="00AB69C6"/>
    <w:rsid w:val="00AB7E40"/>
    <w:rsid w:val="00AC0B4F"/>
    <w:rsid w:val="00AC17CD"/>
    <w:rsid w:val="00AC2EE5"/>
    <w:rsid w:val="00AC36A7"/>
    <w:rsid w:val="00AC3C99"/>
    <w:rsid w:val="00AC4B1E"/>
    <w:rsid w:val="00AC510F"/>
    <w:rsid w:val="00AC5F06"/>
    <w:rsid w:val="00AC6A13"/>
    <w:rsid w:val="00AC6C12"/>
    <w:rsid w:val="00AC7155"/>
    <w:rsid w:val="00AC7A8F"/>
    <w:rsid w:val="00AD0332"/>
    <w:rsid w:val="00AD0519"/>
    <w:rsid w:val="00AD2BA5"/>
    <w:rsid w:val="00AD4510"/>
    <w:rsid w:val="00AD4DD5"/>
    <w:rsid w:val="00AD4F87"/>
    <w:rsid w:val="00AD6779"/>
    <w:rsid w:val="00AE030A"/>
    <w:rsid w:val="00AE1C27"/>
    <w:rsid w:val="00AE3757"/>
    <w:rsid w:val="00AE37DD"/>
    <w:rsid w:val="00AE3A8E"/>
    <w:rsid w:val="00AE4D3D"/>
    <w:rsid w:val="00AE4F84"/>
    <w:rsid w:val="00AE55A5"/>
    <w:rsid w:val="00AE5898"/>
    <w:rsid w:val="00AE5DAC"/>
    <w:rsid w:val="00AE7D20"/>
    <w:rsid w:val="00AF068C"/>
    <w:rsid w:val="00AF0A6F"/>
    <w:rsid w:val="00AF1338"/>
    <w:rsid w:val="00AF14F5"/>
    <w:rsid w:val="00AF17B2"/>
    <w:rsid w:val="00AF183E"/>
    <w:rsid w:val="00AF20BF"/>
    <w:rsid w:val="00AF25A4"/>
    <w:rsid w:val="00AF2682"/>
    <w:rsid w:val="00AF2885"/>
    <w:rsid w:val="00AF2932"/>
    <w:rsid w:val="00AF3A96"/>
    <w:rsid w:val="00AF54E8"/>
    <w:rsid w:val="00AF5952"/>
    <w:rsid w:val="00AF5DC1"/>
    <w:rsid w:val="00AF645D"/>
    <w:rsid w:val="00AF7095"/>
    <w:rsid w:val="00AF7D81"/>
    <w:rsid w:val="00B010D7"/>
    <w:rsid w:val="00B01967"/>
    <w:rsid w:val="00B01B16"/>
    <w:rsid w:val="00B01E9C"/>
    <w:rsid w:val="00B03212"/>
    <w:rsid w:val="00B03310"/>
    <w:rsid w:val="00B04967"/>
    <w:rsid w:val="00B04AC7"/>
    <w:rsid w:val="00B05AF4"/>
    <w:rsid w:val="00B06939"/>
    <w:rsid w:val="00B06F8D"/>
    <w:rsid w:val="00B070EB"/>
    <w:rsid w:val="00B07789"/>
    <w:rsid w:val="00B105BF"/>
    <w:rsid w:val="00B114C3"/>
    <w:rsid w:val="00B114DC"/>
    <w:rsid w:val="00B11B2B"/>
    <w:rsid w:val="00B1255E"/>
    <w:rsid w:val="00B12F90"/>
    <w:rsid w:val="00B13C3E"/>
    <w:rsid w:val="00B160DE"/>
    <w:rsid w:val="00B1624A"/>
    <w:rsid w:val="00B177F1"/>
    <w:rsid w:val="00B21B27"/>
    <w:rsid w:val="00B21D57"/>
    <w:rsid w:val="00B22821"/>
    <w:rsid w:val="00B23140"/>
    <w:rsid w:val="00B23B4E"/>
    <w:rsid w:val="00B23E72"/>
    <w:rsid w:val="00B24949"/>
    <w:rsid w:val="00B26634"/>
    <w:rsid w:val="00B27416"/>
    <w:rsid w:val="00B27876"/>
    <w:rsid w:val="00B31D7A"/>
    <w:rsid w:val="00B32435"/>
    <w:rsid w:val="00B336BA"/>
    <w:rsid w:val="00B33C33"/>
    <w:rsid w:val="00B3492B"/>
    <w:rsid w:val="00B3519B"/>
    <w:rsid w:val="00B3719E"/>
    <w:rsid w:val="00B37CB6"/>
    <w:rsid w:val="00B37D28"/>
    <w:rsid w:val="00B37ED6"/>
    <w:rsid w:val="00B40922"/>
    <w:rsid w:val="00B415B6"/>
    <w:rsid w:val="00B438AD"/>
    <w:rsid w:val="00B44746"/>
    <w:rsid w:val="00B44C22"/>
    <w:rsid w:val="00B457CE"/>
    <w:rsid w:val="00B475D9"/>
    <w:rsid w:val="00B47DBD"/>
    <w:rsid w:val="00B5012A"/>
    <w:rsid w:val="00B50447"/>
    <w:rsid w:val="00B509A0"/>
    <w:rsid w:val="00B526A8"/>
    <w:rsid w:val="00B52EED"/>
    <w:rsid w:val="00B531EB"/>
    <w:rsid w:val="00B53334"/>
    <w:rsid w:val="00B53F89"/>
    <w:rsid w:val="00B543AC"/>
    <w:rsid w:val="00B54734"/>
    <w:rsid w:val="00B56515"/>
    <w:rsid w:val="00B57750"/>
    <w:rsid w:val="00B57933"/>
    <w:rsid w:val="00B61D3A"/>
    <w:rsid w:val="00B62417"/>
    <w:rsid w:val="00B63899"/>
    <w:rsid w:val="00B63ADE"/>
    <w:rsid w:val="00B64566"/>
    <w:rsid w:val="00B65E73"/>
    <w:rsid w:val="00B664EC"/>
    <w:rsid w:val="00B664F1"/>
    <w:rsid w:val="00B66990"/>
    <w:rsid w:val="00B66FDF"/>
    <w:rsid w:val="00B66FE4"/>
    <w:rsid w:val="00B706FE"/>
    <w:rsid w:val="00B70AAC"/>
    <w:rsid w:val="00B70FDE"/>
    <w:rsid w:val="00B712DE"/>
    <w:rsid w:val="00B71426"/>
    <w:rsid w:val="00B7191F"/>
    <w:rsid w:val="00B72B05"/>
    <w:rsid w:val="00B72CA4"/>
    <w:rsid w:val="00B730A4"/>
    <w:rsid w:val="00B73847"/>
    <w:rsid w:val="00B74154"/>
    <w:rsid w:val="00B769EC"/>
    <w:rsid w:val="00B813B2"/>
    <w:rsid w:val="00B81D81"/>
    <w:rsid w:val="00B83E1C"/>
    <w:rsid w:val="00B84394"/>
    <w:rsid w:val="00B853DA"/>
    <w:rsid w:val="00B874A7"/>
    <w:rsid w:val="00B90041"/>
    <w:rsid w:val="00B915D5"/>
    <w:rsid w:val="00B91B68"/>
    <w:rsid w:val="00B926A8"/>
    <w:rsid w:val="00B928E7"/>
    <w:rsid w:val="00B92A07"/>
    <w:rsid w:val="00B93755"/>
    <w:rsid w:val="00B9461F"/>
    <w:rsid w:val="00B9511B"/>
    <w:rsid w:val="00B95446"/>
    <w:rsid w:val="00B957F6"/>
    <w:rsid w:val="00B966E8"/>
    <w:rsid w:val="00B96C8C"/>
    <w:rsid w:val="00B97152"/>
    <w:rsid w:val="00BA03D5"/>
    <w:rsid w:val="00BA13B9"/>
    <w:rsid w:val="00BA1E16"/>
    <w:rsid w:val="00BA2159"/>
    <w:rsid w:val="00BA3F3A"/>
    <w:rsid w:val="00BA3F80"/>
    <w:rsid w:val="00BA4124"/>
    <w:rsid w:val="00BA45D2"/>
    <w:rsid w:val="00BA472A"/>
    <w:rsid w:val="00BA48AB"/>
    <w:rsid w:val="00BA4CB2"/>
    <w:rsid w:val="00BA57F7"/>
    <w:rsid w:val="00BA71D8"/>
    <w:rsid w:val="00BB0266"/>
    <w:rsid w:val="00BB159C"/>
    <w:rsid w:val="00BB22BA"/>
    <w:rsid w:val="00BB2B8D"/>
    <w:rsid w:val="00BB33FA"/>
    <w:rsid w:val="00BB58E7"/>
    <w:rsid w:val="00BB6771"/>
    <w:rsid w:val="00BC2421"/>
    <w:rsid w:val="00BC37C1"/>
    <w:rsid w:val="00BC632B"/>
    <w:rsid w:val="00BD02C8"/>
    <w:rsid w:val="00BD1ECE"/>
    <w:rsid w:val="00BD3751"/>
    <w:rsid w:val="00BD3D54"/>
    <w:rsid w:val="00BD4303"/>
    <w:rsid w:val="00BD5AB1"/>
    <w:rsid w:val="00BD5CBE"/>
    <w:rsid w:val="00BD74D0"/>
    <w:rsid w:val="00BD7BDD"/>
    <w:rsid w:val="00BE084D"/>
    <w:rsid w:val="00BE0F67"/>
    <w:rsid w:val="00BE163A"/>
    <w:rsid w:val="00BE1646"/>
    <w:rsid w:val="00BE2528"/>
    <w:rsid w:val="00BE2B15"/>
    <w:rsid w:val="00BE2B40"/>
    <w:rsid w:val="00BE2C36"/>
    <w:rsid w:val="00BE3C35"/>
    <w:rsid w:val="00BE5006"/>
    <w:rsid w:val="00BF079A"/>
    <w:rsid w:val="00BF084A"/>
    <w:rsid w:val="00BF16CC"/>
    <w:rsid w:val="00BF1E43"/>
    <w:rsid w:val="00BF2B42"/>
    <w:rsid w:val="00BF33B9"/>
    <w:rsid w:val="00BF4629"/>
    <w:rsid w:val="00BF4DEB"/>
    <w:rsid w:val="00BF5C8A"/>
    <w:rsid w:val="00BF6603"/>
    <w:rsid w:val="00BF7432"/>
    <w:rsid w:val="00BF746C"/>
    <w:rsid w:val="00BF74D2"/>
    <w:rsid w:val="00BF79F6"/>
    <w:rsid w:val="00C018B4"/>
    <w:rsid w:val="00C01FCA"/>
    <w:rsid w:val="00C03ECD"/>
    <w:rsid w:val="00C050D8"/>
    <w:rsid w:val="00C0524B"/>
    <w:rsid w:val="00C067FC"/>
    <w:rsid w:val="00C0747A"/>
    <w:rsid w:val="00C07EAE"/>
    <w:rsid w:val="00C101AB"/>
    <w:rsid w:val="00C10483"/>
    <w:rsid w:val="00C10C4A"/>
    <w:rsid w:val="00C11920"/>
    <w:rsid w:val="00C12282"/>
    <w:rsid w:val="00C123C9"/>
    <w:rsid w:val="00C1244F"/>
    <w:rsid w:val="00C1271D"/>
    <w:rsid w:val="00C128E8"/>
    <w:rsid w:val="00C132F6"/>
    <w:rsid w:val="00C13E17"/>
    <w:rsid w:val="00C14466"/>
    <w:rsid w:val="00C15557"/>
    <w:rsid w:val="00C16D09"/>
    <w:rsid w:val="00C17209"/>
    <w:rsid w:val="00C20033"/>
    <w:rsid w:val="00C22928"/>
    <w:rsid w:val="00C23023"/>
    <w:rsid w:val="00C23613"/>
    <w:rsid w:val="00C23730"/>
    <w:rsid w:val="00C24D48"/>
    <w:rsid w:val="00C27FE3"/>
    <w:rsid w:val="00C320D6"/>
    <w:rsid w:val="00C3268C"/>
    <w:rsid w:val="00C3273D"/>
    <w:rsid w:val="00C34E4A"/>
    <w:rsid w:val="00C35665"/>
    <w:rsid w:val="00C36495"/>
    <w:rsid w:val="00C3728F"/>
    <w:rsid w:val="00C4032D"/>
    <w:rsid w:val="00C404A9"/>
    <w:rsid w:val="00C41A11"/>
    <w:rsid w:val="00C41B2E"/>
    <w:rsid w:val="00C42158"/>
    <w:rsid w:val="00C43C57"/>
    <w:rsid w:val="00C451CE"/>
    <w:rsid w:val="00C45C7D"/>
    <w:rsid w:val="00C462FF"/>
    <w:rsid w:val="00C46383"/>
    <w:rsid w:val="00C47198"/>
    <w:rsid w:val="00C509E1"/>
    <w:rsid w:val="00C50F88"/>
    <w:rsid w:val="00C5212C"/>
    <w:rsid w:val="00C5228B"/>
    <w:rsid w:val="00C525FA"/>
    <w:rsid w:val="00C537E9"/>
    <w:rsid w:val="00C554D2"/>
    <w:rsid w:val="00C55710"/>
    <w:rsid w:val="00C565FD"/>
    <w:rsid w:val="00C572F6"/>
    <w:rsid w:val="00C57601"/>
    <w:rsid w:val="00C5775E"/>
    <w:rsid w:val="00C611F3"/>
    <w:rsid w:val="00C6163E"/>
    <w:rsid w:val="00C624D7"/>
    <w:rsid w:val="00C6329A"/>
    <w:rsid w:val="00C6498D"/>
    <w:rsid w:val="00C64A5E"/>
    <w:rsid w:val="00C65278"/>
    <w:rsid w:val="00C655C4"/>
    <w:rsid w:val="00C66739"/>
    <w:rsid w:val="00C66847"/>
    <w:rsid w:val="00C668CB"/>
    <w:rsid w:val="00C67133"/>
    <w:rsid w:val="00C7099A"/>
    <w:rsid w:val="00C71181"/>
    <w:rsid w:val="00C71274"/>
    <w:rsid w:val="00C7146C"/>
    <w:rsid w:val="00C73A8F"/>
    <w:rsid w:val="00C742B9"/>
    <w:rsid w:val="00C75327"/>
    <w:rsid w:val="00C755BC"/>
    <w:rsid w:val="00C8080E"/>
    <w:rsid w:val="00C819CD"/>
    <w:rsid w:val="00C81E8D"/>
    <w:rsid w:val="00C82FC6"/>
    <w:rsid w:val="00C85395"/>
    <w:rsid w:val="00C908FB"/>
    <w:rsid w:val="00C91114"/>
    <w:rsid w:val="00C91F7A"/>
    <w:rsid w:val="00C92358"/>
    <w:rsid w:val="00C94F30"/>
    <w:rsid w:val="00C95602"/>
    <w:rsid w:val="00C96B7A"/>
    <w:rsid w:val="00CA02F4"/>
    <w:rsid w:val="00CA0D06"/>
    <w:rsid w:val="00CA14AB"/>
    <w:rsid w:val="00CA150A"/>
    <w:rsid w:val="00CA1D4E"/>
    <w:rsid w:val="00CA2123"/>
    <w:rsid w:val="00CA2544"/>
    <w:rsid w:val="00CA4E42"/>
    <w:rsid w:val="00CA58E2"/>
    <w:rsid w:val="00CA5A6A"/>
    <w:rsid w:val="00CA6CC4"/>
    <w:rsid w:val="00CB21DD"/>
    <w:rsid w:val="00CB25EE"/>
    <w:rsid w:val="00CB26C2"/>
    <w:rsid w:val="00CB3918"/>
    <w:rsid w:val="00CB42C7"/>
    <w:rsid w:val="00CB61C3"/>
    <w:rsid w:val="00CB67A2"/>
    <w:rsid w:val="00CB7376"/>
    <w:rsid w:val="00CB748E"/>
    <w:rsid w:val="00CC0A21"/>
    <w:rsid w:val="00CC114D"/>
    <w:rsid w:val="00CC142D"/>
    <w:rsid w:val="00CC1A77"/>
    <w:rsid w:val="00CC47B3"/>
    <w:rsid w:val="00CC672C"/>
    <w:rsid w:val="00CC68F9"/>
    <w:rsid w:val="00CC6B50"/>
    <w:rsid w:val="00CC7E45"/>
    <w:rsid w:val="00CD1046"/>
    <w:rsid w:val="00CD2FE4"/>
    <w:rsid w:val="00CD30B4"/>
    <w:rsid w:val="00CD3886"/>
    <w:rsid w:val="00CD4169"/>
    <w:rsid w:val="00CD42CF"/>
    <w:rsid w:val="00CD5101"/>
    <w:rsid w:val="00CD54E5"/>
    <w:rsid w:val="00CD6097"/>
    <w:rsid w:val="00CD6DC2"/>
    <w:rsid w:val="00CD6F5C"/>
    <w:rsid w:val="00CD78BB"/>
    <w:rsid w:val="00CE0470"/>
    <w:rsid w:val="00CE0D74"/>
    <w:rsid w:val="00CE0F75"/>
    <w:rsid w:val="00CE17AA"/>
    <w:rsid w:val="00CE3049"/>
    <w:rsid w:val="00CE33FE"/>
    <w:rsid w:val="00CE36CC"/>
    <w:rsid w:val="00CE3BA5"/>
    <w:rsid w:val="00CE46EC"/>
    <w:rsid w:val="00CE4BF2"/>
    <w:rsid w:val="00CE5E4F"/>
    <w:rsid w:val="00CE628E"/>
    <w:rsid w:val="00CE6D39"/>
    <w:rsid w:val="00CE70DB"/>
    <w:rsid w:val="00CF0376"/>
    <w:rsid w:val="00CF05B8"/>
    <w:rsid w:val="00CF0A26"/>
    <w:rsid w:val="00CF0A4D"/>
    <w:rsid w:val="00CF117A"/>
    <w:rsid w:val="00CF1202"/>
    <w:rsid w:val="00CF2BA7"/>
    <w:rsid w:val="00CF3D9E"/>
    <w:rsid w:val="00CF4466"/>
    <w:rsid w:val="00CF46F0"/>
    <w:rsid w:val="00CF574B"/>
    <w:rsid w:val="00CF6BF2"/>
    <w:rsid w:val="00CF7871"/>
    <w:rsid w:val="00CF7B86"/>
    <w:rsid w:val="00D011A3"/>
    <w:rsid w:val="00D0285D"/>
    <w:rsid w:val="00D04422"/>
    <w:rsid w:val="00D0468F"/>
    <w:rsid w:val="00D046A9"/>
    <w:rsid w:val="00D074F3"/>
    <w:rsid w:val="00D07784"/>
    <w:rsid w:val="00D07AA3"/>
    <w:rsid w:val="00D10268"/>
    <w:rsid w:val="00D10D82"/>
    <w:rsid w:val="00D11EF5"/>
    <w:rsid w:val="00D1253A"/>
    <w:rsid w:val="00D145CD"/>
    <w:rsid w:val="00D154A8"/>
    <w:rsid w:val="00D16A37"/>
    <w:rsid w:val="00D16BA9"/>
    <w:rsid w:val="00D200D1"/>
    <w:rsid w:val="00D21366"/>
    <w:rsid w:val="00D21475"/>
    <w:rsid w:val="00D226EA"/>
    <w:rsid w:val="00D22EC0"/>
    <w:rsid w:val="00D2443F"/>
    <w:rsid w:val="00D24D7C"/>
    <w:rsid w:val="00D264B3"/>
    <w:rsid w:val="00D270B6"/>
    <w:rsid w:val="00D32833"/>
    <w:rsid w:val="00D32CAA"/>
    <w:rsid w:val="00D34F78"/>
    <w:rsid w:val="00D35AC9"/>
    <w:rsid w:val="00D360D3"/>
    <w:rsid w:val="00D36D97"/>
    <w:rsid w:val="00D37542"/>
    <w:rsid w:val="00D400C0"/>
    <w:rsid w:val="00D43630"/>
    <w:rsid w:val="00D43782"/>
    <w:rsid w:val="00D457E0"/>
    <w:rsid w:val="00D51196"/>
    <w:rsid w:val="00D52FCA"/>
    <w:rsid w:val="00D533D9"/>
    <w:rsid w:val="00D54510"/>
    <w:rsid w:val="00D55070"/>
    <w:rsid w:val="00D55116"/>
    <w:rsid w:val="00D55FE4"/>
    <w:rsid w:val="00D563D6"/>
    <w:rsid w:val="00D56A1A"/>
    <w:rsid w:val="00D5790B"/>
    <w:rsid w:val="00D57E71"/>
    <w:rsid w:val="00D61600"/>
    <w:rsid w:val="00D621BF"/>
    <w:rsid w:val="00D6418E"/>
    <w:rsid w:val="00D64AB3"/>
    <w:rsid w:val="00D64C21"/>
    <w:rsid w:val="00D64E99"/>
    <w:rsid w:val="00D650CC"/>
    <w:rsid w:val="00D6667D"/>
    <w:rsid w:val="00D667FA"/>
    <w:rsid w:val="00D66A13"/>
    <w:rsid w:val="00D66B71"/>
    <w:rsid w:val="00D67CEB"/>
    <w:rsid w:val="00D71262"/>
    <w:rsid w:val="00D71CA6"/>
    <w:rsid w:val="00D722FE"/>
    <w:rsid w:val="00D72B6F"/>
    <w:rsid w:val="00D747A5"/>
    <w:rsid w:val="00D75B4C"/>
    <w:rsid w:val="00D760E2"/>
    <w:rsid w:val="00D763E3"/>
    <w:rsid w:val="00D77E8C"/>
    <w:rsid w:val="00D80363"/>
    <w:rsid w:val="00D84DE6"/>
    <w:rsid w:val="00D85FB1"/>
    <w:rsid w:val="00D87250"/>
    <w:rsid w:val="00D87B96"/>
    <w:rsid w:val="00D911C6"/>
    <w:rsid w:val="00D93D30"/>
    <w:rsid w:val="00D9480B"/>
    <w:rsid w:val="00D949E6"/>
    <w:rsid w:val="00D95048"/>
    <w:rsid w:val="00D9554F"/>
    <w:rsid w:val="00D95F8D"/>
    <w:rsid w:val="00D95FED"/>
    <w:rsid w:val="00D96018"/>
    <w:rsid w:val="00D96599"/>
    <w:rsid w:val="00DA00DE"/>
    <w:rsid w:val="00DA1199"/>
    <w:rsid w:val="00DA3AA4"/>
    <w:rsid w:val="00DA3DA9"/>
    <w:rsid w:val="00DA44CB"/>
    <w:rsid w:val="00DA5497"/>
    <w:rsid w:val="00DA632F"/>
    <w:rsid w:val="00DA671F"/>
    <w:rsid w:val="00DA793A"/>
    <w:rsid w:val="00DB0622"/>
    <w:rsid w:val="00DB194F"/>
    <w:rsid w:val="00DB29FA"/>
    <w:rsid w:val="00DB2E4F"/>
    <w:rsid w:val="00DB2E6D"/>
    <w:rsid w:val="00DB4FBD"/>
    <w:rsid w:val="00DB547A"/>
    <w:rsid w:val="00DB65A8"/>
    <w:rsid w:val="00DB6A87"/>
    <w:rsid w:val="00DB7616"/>
    <w:rsid w:val="00DC040F"/>
    <w:rsid w:val="00DC10C1"/>
    <w:rsid w:val="00DC14F3"/>
    <w:rsid w:val="00DC1CA2"/>
    <w:rsid w:val="00DC4A44"/>
    <w:rsid w:val="00DC5745"/>
    <w:rsid w:val="00DC7D0E"/>
    <w:rsid w:val="00DD1B02"/>
    <w:rsid w:val="00DD26F2"/>
    <w:rsid w:val="00DD40B0"/>
    <w:rsid w:val="00DD490F"/>
    <w:rsid w:val="00DD5083"/>
    <w:rsid w:val="00DE1BBA"/>
    <w:rsid w:val="00DE1BFF"/>
    <w:rsid w:val="00DE55DD"/>
    <w:rsid w:val="00DE7700"/>
    <w:rsid w:val="00DE7913"/>
    <w:rsid w:val="00DF0325"/>
    <w:rsid w:val="00DF0411"/>
    <w:rsid w:val="00DF1815"/>
    <w:rsid w:val="00DF1CA0"/>
    <w:rsid w:val="00DF3FC9"/>
    <w:rsid w:val="00DF57D9"/>
    <w:rsid w:val="00DF66CB"/>
    <w:rsid w:val="00DF6CA0"/>
    <w:rsid w:val="00DF7370"/>
    <w:rsid w:val="00E00016"/>
    <w:rsid w:val="00E015D1"/>
    <w:rsid w:val="00E02F8D"/>
    <w:rsid w:val="00E03C0C"/>
    <w:rsid w:val="00E044C4"/>
    <w:rsid w:val="00E05053"/>
    <w:rsid w:val="00E0567B"/>
    <w:rsid w:val="00E05C6F"/>
    <w:rsid w:val="00E066DD"/>
    <w:rsid w:val="00E06FDB"/>
    <w:rsid w:val="00E0794A"/>
    <w:rsid w:val="00E106E0"/>
    <w:rsid w:val="00E10A4B"/>
    <w:rsid w:val="00E118F4"/>
    <w:rsid w:val="00E125CC"/>
    <w:rsid w:val="00E16CB1"/>
    <w:rsid w:val="00E17BE9"/>
    <w:rsid w:val="00E2071A"/>
    <w:rsid w:val="00E21305"/>
    <w:rsid w:val="00E21DBD"/>
    <w:rsid w:val="00E225E9"/>
    <w:rsid w:val="00E23BE3"/>
    <w:rsid w:val="00E23CED"/>
    <w:rsid w:val="00E25E11"/>
    <w:rsid w:val="00E26BFD"/>
    <w:rsid w:val="00E27538"/>
    <w:rsid w:val="00E30B0F"/>
    <w:rsid w:val="00E31D28"/>
    <w:rsid w:val="00E33EEB"/>
    <w:rsid w:val="00E3440D"/>
    <w:rsid w:val="00E347F3"/>
    <w:rsid w:val="00E34E33"/>
    <w:rsid w:val="00E3573A"/>
    <w:rsid w:val="00E360FE"/>
    <w:rsid w:val="00E36BE2"/>
    <w:rsid w:val="00E410BC"/>
    <w:rsid w:val="00E4796E"/>
    <w:rsid w:val="00E47BB3"/>
    <w:rsid w:val="00E5197C"/>
    <w:rsid w:val="00E51E6A"/>
    <w:rsid w:val="00E567B6"/>
    <w:rsid w:val="00E57437"/>
    <w:rsid w:val="00E57A86"/>
    <w:rsid w:val="00E57D01"/>
    <w:rsid w:val="00E6075D"/>
    <w:rsid w:val="00E60F85"/>
    <w:rsid w:val="00E60F98"/>
    <w:rsid w:val="00E610A7"/>
    <w:rsid w:val="00E61950"/>
    <w:rsid w:val="00E61ABD"/>
    <w:rsid w:val="00E61FEC"/>
    <w:rsid w:val="00E64EC8"/>
    <w:rsid w:val="00E70B56"/>
    <w:rsid w:val="00E714FE"/>
    <w:rsid w:val="00E72DE2"/>
    <w:rsid w:val="00E73CB3"/>
    <w:rsid w:val="00E73DF1"/>
    <w:rsid w:val="00E7422E"/>
    <w:rsid w:val="00E753FF"/>
    <w:rsid w:val="00E757BD"/>
    <w:rsid w:val="00E75A9D"/>
    <w:rsid w:val="00E76F0E"/>
    <w:rsid w:val="00E7729D"/>
    <w:rsid w:val="00E77A08"/>
    <w:rsid w:val="00E77C4B"/>
    <w:rsid w:val="00E77FA8"/>
    <w:rsid w:val="00E80D09"/>
    <w:rsid w:val="00E81233"/>
    <w:rsid w:val="00E81C83"/>
    <w:rsid w:val="00E82F8D"/>
    <w:rsid w:val="00E832F5"/>
    <w:rsid w:val="00E8343D"/>
    <w:rsid w:val="00E83851"/>
    <w:rsid w:val="00E83C73"/>
    <w:rsid w:val="00E8403D"/>
    <w:rsid w:val="00E847B0"/>
    <w:rsid w:val="00E8537D"/>
    <w:rsid w:val="00E862B4"/>
    <w:rsid w:val="00E863C1"/>
    <w:rsid w:val="00E867C8"/>
    <w:rsid w:val="00E932EB"/>
    <w:rsid w:val="00E9399A"/>
    <w:rsid w:val="00E93F8A"/>
    <w:rsid w:val="00E945CA"/>
    <w:rsid w:val="00E94B75"/>
    <w:rsid w:val="00E94E92"/>
    <w:rsid w:val="00E95A22"/>
    <w:rsid w:val="00E96B60"/>
    <w:rsid w:val="00EA09E1"/>
    <w:rsid w:val="00EA1126"/>
    <w:rsid w:val="00EA1183"/>
    <w:rsid w:val="00EA1587"/>
    <w:rsid w:val="00EA2E60"/>
    <w:rsid w:val="00EA3929"/>
    <w:rsid w:val="00EA3F16"/>
    <w:rsid w:val="00EA4187"/>
    <w:rsid w:val="00EA4340"/>
    <w:rsid w:val="00EA4834"/>
    <w:rsid w:val="00EA54FD"/>
    <w:rsid w:val="00EA5A9E"/>
    <w:rsid w:val="00EA70C3"/>
    <w:rsid w:val="00EA78FC"/>
    <w:rsid w:val="00EB0EE2"/>
    <w:rsid w:val="00EB29F2"/>
    <w:rsid w:val="00EB3268"/>
    <w:rsid w:val="00EB48BB"/>
    <w:rsid w:val="00EB5CD0"/>
    <w:rsid w:val="00EB600E"/>
    <w:rsid w:val="00EB6FCC"/>
    <w:rsid w:val="00EB725C"/>
    <w:rsid w:val="00EB793C"/>
    <w:rsid w:val="00EC0813"/>
    <w:rsid w:val="00EC1082"/>
    <w:rsid w:val="00EC112F"/>
    <w:rsid w:val="00EC2097"/>
    <w:rsid w:val="00EC2DF2"/>
    <w:rsid w:val="00EC3C74"/>
    <w:rsid w:val="00EC49A9"/>
    <w:rsid w:val="00EC4C8E"/>
    <w:rsid w:val="00EC6065"/>
    <w:rsid w:val="00EC76BA"/>
    <w:rsid w:val="00EC7EC4"/>
    <w:rsid w:val="00EC7F8C"/>
    <w:rsid w:val="00ED1EF2"/>
    <w:rsid w:val="00ED36F8"/>
    <w:rsid w:val="00ED3845"/>
    <w:rsid w:val="00ED3E3D"/>
    <w:rsid w:val="00ED5A7D"/>
    <w:rsid w:val="00ED6327"/>
    <w:rsid w:val="00ED6845"/>
    <w:rsid w:val="00ED6B82"/>
    <w:rsid w:val="00ED6D42"/>
    <w:rsid w:val="00EE0D09"/>
    <w:rsid w:val="00EE14C2"/>
    <w:rsid w:val="00EE237B"/>
    <w:rsid w:val="00EE2B8E"/>
    <w:rsid w:val="00EE303F"/>
    <w:rsid w:val="00EE3BC2"/>
    <w:rsid w:val="00EE3C41"/>
    <w:rsid w:val="00EE476C"/>
    <w:rsid w:val="00EE4F21"/>
    <w:rsid w:val="00EE67E7"/>
    <w:rsid w:val="00EE6896"/>
    <w:rsid w:val="00EE780D"/>
    <w:rsid w:val="00EE78F1"/>
    <w:rsid w:val="00EF0190"/>
    <w:rsid w:val="00EF1B0B"/>
    <w:rsid w:val="00EF263E"/>
    <w:rsid w:val="00EF348E"/>
    <w:rsid w:val="00EF350C"/>
    <w:rsid w:val="00EF3948"/>
    <w:rsid w:val="00EF3CBF"/>
    <w:rsid w:val="00EF3E9F"/>
    <w:rsid w:val="00EF45B8"/>
    <w:rsid w:val="00EF4ADC"/>
    <w:rsid w:val="00EF4BE6"/>
    <w:rsid w:val="00EF4E55"/>
    <w:rsid w:val="00EF6E83"/>
    <w:rsid w:val="00EF7659"/>
    <w:rsid w:val="00EF7CE7"/>
    <w:rsid w:val="00EF7F00"/>
    <w:rsid w:val="00F01EDB"/>
    <w:rsid w:val="00F04895"/>
    <w:rsid w:val="00F05946"/>
    <w:rsid w:val="00F068ED"/>
    <w:rsid w:val="00F06C49"/>
    <w:rsid w:val="00F103A2"/>
    <w:rsid w:val="00F11E65"/>
    <w:rsid w:val="00F13FB8"/>
    <w:rsid w:val="00F1416D"/>
    <w:rsid w:val="00F141C1"/>
    <w:rsid w:val="00F14491"/>
    <w:rsid w:val="00F14503"/>
    <w:rsid w:val="00F14576"/>
    <w:rsid w:val="00F147FF"/>
    <w:rsid w:val="00F15839"/>
    <w:rsid w:val="00F1613D"/>
    <w:rsid w:val="00F167D9"/>
    <w:rsid w:val="00F20687"/>
    <w:rsid w:val="00F207C8"/>
    <w:rsid w:val="00F207F4"/>
    <w:rsid w:val="00F20BA2"/>
    <w:rsid w:val="00F233F9"/>
    <w:rsid w:val="00F23661"/>
    <w:rsid w:val="00F23FD1"/>
    <w:rsid w:val="00F25578"/>
    <w:rsid w:val="00F25DD3"/>
    <w:rsid w:val="00F3309D"/>
    <w:rsid w:val="00F33320"/>
    <w:rsid w:val="00F33473"/>
    <w:rsid w:val="00F3502C"/>
    <w:rsid w:val="00F351FC"/>
    <w:rsid w:val="00F36BDB"/>
    <w:rsid w:val="00F36EE7"/>
    <w:rsid w:val="00F37C1D"/>
    <w:rsid w:val="00F40269"/>
    <w:rsid w:val="00F406D6"/>
    <w:rsid w:val="00F4074E"/>
    <w:rsid w:val="00F426F6"/>
    <w:rsid w:val="00F45205"/>
    <w:rsid w:val="00F45515"/>
    <w:rsid w:val="00F458AE"/>
    <w:rsid w:val="00F4626A"/>
    <w:rsid w:val="00F464F7"/>
    <w:rsid w:val="00F46905"/>
    <w:rsid w:val="00F46A3F"/>
    <w:rsid w:val="00F46F39"/>
    <w:rsid w:val="00F47261"/>
    <w:rsid w:val="00F47418"/>
    <w:rsid w:val="00F47BBF"/>
    <w:rsid w:val="00F47C9D"/>
    <w:rsid w:val="00F5065B"/>
    <w:rsid w:val="00F50926"/>
    <w:rsid w:val="00F50A1A"/>
    <w:rsid w:val="00F50D84"/>
    <w:rsid w:val="00F50FC0"/>
    <w:rsid w:val="00F532C3"/>
    <w:rsid w:val="00F53945"/>
    <w:rsid w:val="00F54552"/>
    <w:rsid w:val="00F548B9"/>
    <w:rsid w:val="00F55074"/>
    <w:rsid w:val="00F55C80"/>
    <w:rsid w:val="00F560BA"/>
    <w:rsid w:val="00F564AC"/>
    <w:rsid w:val="00F56936"/>
    <w:rsid w:val="00F56ABB"/>
    <w:rsid w:val="00F57342"/>
    <w:rsid w:val="00F57D1A"/>
    <w:rsid w:val="00F600AB"/>
    <w:rsid w:val="00F61A8A"/>
    <w:rsid w:val="00F61FE8"/>
    <w:rsid w:val="00F62811"/>
    <w:rsid w:val="00F63513"/>
    <w:rsid w:val="00F652E2"/>
    <w:rsid w:val="00F655E5"/>
    <w:rsid w:val="00F678F8"/>
    <w:rsid w:val="00F67BBD"/>
    <w:rsid w:val="00F67C9B"/>
    <w:rsid w:val="00F7117D"/>
    <w:rsid w:val="00F71A4A"/>
    <w:rsid w:val="00F72D1A"/>
    <w:rsid w:val="00F73111"/>
    <w:rsid w:val="00F7471B"/>
    <w:rsid w:val="00F759D1"/>
    <w:rsid w:val="00F76F68"/>
    <w:rsid w:val="00F775BE"/>
    <w:rsid w:val="00F776F8"/>
    <w:rsid w:val="00F808BD"/>
    <w:rsid w:val="00F82419"/>
    <w:rsid w:val="00F82940"/>
    <w:rsid w:val="00F829D6"/>
    <w:rsid w:val="00F83A39"/>
    <w:rsid w:val="00F8504B"/>
    <w:rsid w:val="00F8525B"/>
    <w:rsid w:val="00F87535"/>
    <w:rsid w:val="00F91187"/>
    <w:rsid w:val="00F9132D"/>
    <w:rsid w:val="00F91607"/>
    <w:rsid w:val="00F91AC1"/>
    <w:rsid w:val="00F93918"/>
    <w:rsid w:val="00F95BFA"/>
    <w:rsid w:val="00F96652"/>
    <w:rsid w:val="00F96EAB"/>
    <w:rsid w:val="00F9783D"/>
    <w:rsid w:val="00FA24F0"/>
    <w:rsid w:val="00FA4953"/>
    <w:rsid w:val="00FA5736"/>
    <w:rsid w:val="00FA57F0"/>
    <w:rsid w:val="00FA5B17"/>
    <w:rsid w:val="00FA61E6"/>
    <w:rsid w:val="00FA62FF"/>
    <w:rsid w:val="00FA667F"/>
    <w:rsid w:val="00FA6E9E"/>
    <w:rsid w:val="00FA7136"/>
    <w:rsid w:val="00FB0C61"/>
    <w:rsid w:val="00FB1C16"/>
    <w:rsid w:val="00FB1FAD"/>
    <w:rsid w:val="00FB2232"/>
    <w:rsid w:val="00FC02B6"/>
    <w:rsid w:val="00FC08F8"/>
    <w:rsid w:val="00FC0CA5"/>
    <w:rsid w:val="00FC189F"/>
    <w:rsid w:val="00FC19AA"/>
    <w:rsid w:val="00FC3538"/>
    <w:rsid w:val="00FC37F6"/>
    <w:rsid w:val="00FC3C4B"/>
    <w:rsid w:val="00FC44A3"/>
    <w:rsid w:val="00FC4DFD"/>
    <w:rsid w:val="00FC509B"/>
    <w:rsid w:val="00FC5B9D"/>
    <w:rsid w:val="00FC5CFC"/>
    <w:rsid w:val="00FC6A32"/>
    <w:rsid w:val="00FC7F01"/>
    <w:rsid w:val="00FD1B5B"/>
    <w:rsid w:val="00FD2967"/>
    <w:rsid w:val="00FD300F"/>
    <w:rsid w:val="00FD54EE"/>
    <w:rsid w:val="00FD580B"/>
    <w:rsid w:val="00FD5C17"/>
    <w:rsid w:val="00FD5F42"/>
    <w:rsid w:val="00FD68CB"/>
    <w:rsid w:val="00FD70B7"/>
    <w:rsid w:val="00FE19E4"/>
    <w:rsid w:val="00FE38AE"/>
    <w:rsid w:val="00FE39F4"/>
    <w:rsid w:val="00FE3B2A"/>
    <w:rsid w:val="00FE4E66"/>
    <w:rsid w:val="00FE7001"/>
    <w:rsid w:val="00FF04FC"/>
    <w:rsid w:val="00FF11C6"/>
    <w:rsid w:val="00FF1EB0"/>
    <w:rsid w:val="00FF2F8C"/>
    <w:rsid w:val="00FF43ED"/>
    <w:rsid w:val="00FF469A"/>
    <w:rsid w:val="00FF4D74"/>
    <w:rsid w:val="00FF521F"/>
    <w:rsid w:val="00FF5BD6"/>
    <w:rsid w:val="00FF5F24"/>
    <w:rsid w:val="00FF64E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1D230"/>
  <w15:docId w15:val="{82A479D8-D39F-4289-BFAA-406C491E2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0640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6495"/>
    <w:pPr>
      <w:ind w:left="720"/>
      <w:contextualSpacing/>
    </w:pPr>
  </w:style>
  <w:style w:type="paragraph" w:customStyle="1" w:styleId="EndNoteBibliographyTitle">
    <w:name w:val="EndNote Bibliography Title"/>
    <w:basedOn w:val="Normal"/>
    <w:link w:val="EndNoteBibliographyTitleChar"/>
    <w:rsid w:val="008D6D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6DDD"/>
    <w:rPr>
      <w:rFonts w:ascii="Calibri" w:hAnsi="Calibri" w:cs="Calibri"/>
      <w:noProof/>
    </w:rPr>
  </w:style>
  <w:style w:type="paragraph" w:customStyle="1" w:styleId="EndNoteBibliography">
    <w:name w:val="EndNote Bibliography"/>
    <w:basedOn w:val="Normal"/>
    <w:link w:val="EndNoteBibliographyChar"/>
    <w:rsid w:val="008D6D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6DDD"/>
    <w:rPr>
      <w:rFonts w:ascii="Calibri" w:hAnsi="Calibri" w:cs="Calibri"/>
      <w:noProof/>
    </w:rPr>
  </w:style>
  <w:style w:type="character" w:styleId="CommentReference">
    <w:name w:val="annotation reference"/>
    <w:basedOn w:val="DefaultParagraphFont"/>
    <w:uiPriority w:val="99"/>
    <w:semiHidden/>
    <w:unhideWhenUsed/>
    <w:rsid w:val="00CE46EC"/>
    <w:rPr>
      <w:sz w:val="16"/>
      <w:szCs w:val="16"/>
    </w:rPr>
  </w:style>
  <w:style w:type="paragraph" w:styleId="CommentText">
    <w:name w:val="annotation text"/>
    <w:basedOn w:val="Normal"/>
    <w:link w:val="CommentTextChar"/>
    <w:uiPriority w:val="99"/>
    <w:unhideWhenUsed/>
    <w:rsid w:val="00CE46EC"/>
    <w:pPr>
      <w:spacing w:after="0" w:line="240" w:lineRule="auto"/>
    </w:pPr>
    <w:rPr>
      <w:rFonts w:ascii="Calibri" w:hAnsi="Calibri" w:cs="Calibri"/>
      <w:sz w:val="20"/>
      <w:szCs w:val="20"/>
      <w:lang w:val="en-US"/>
    </w:rPr>
  </w:style>
  <w:style w:type="character" w:customStyle="1" w:styleId="CommentTextChar">
    <w:name w:val="Comment Text Char"/>
    <w:basedOn w:val="DefaultParagraphFont"/>
    <w:link w:val="CommentText"/>
    <w:uiPriority w:val="99"/>
    <w:rsid w:val="00CE46EC"/>
    <w:rPr>
      <w:rFonts w:ascii="Calibri" w:hAnsi="Calibri" w:cs="Calibri"/>
      <w:sz w:val="20"/>
      <w:szCs w:val="20"/>
      <w:lang w:val="en-US"/>
    </w:rPr>
  </w:style>
  <w:style w:type="paragraph" w:styleId="BalloonText">
    <w:name w:val="Balloon Text"/>
    <w:basedOn w:val="Normal"/>
    <w:link w:val="BalloonTextChar"/>
    <w:uiPriority w:val="99"/>
    <w:semiHidden/>
    <w:unhideWhenUsed/>
    <w:rsid w:val="00CE46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6E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2F97"/>
    <w:pPr>
      <w:spacing w:after="160"/>
    </w:pPr>
    <w:rPr>
      <w:rFonts w:asciiTheme="minorHAnsi" w:hAnsiTheme="minorHAnsi" w:cstheme="minorBidi"/>
      <w:b/>
      <w:bCs/>
      <w:lang w:val="en-SG"/>
    </w:rPr>
  </w:style>
  <w:style w:type="character" w:customStyle="1" w:styleId="CommentSubjectChar">
    <w:name w:val="Comment Subject Char"/>
    <w:basedOn w:val="CommentTextChar"/>
    <w:link w:val="CommentSubject"/>
    <w:uiPriority w:val="99"/>
    <w:semiHidden/>
    <w:rsid w:val="00882F97"/>
    <w:rPr>
      <w:rFonts w:ascii="Calibri" w:hAnsi="Calibri" w:cs="Calibri"/>
      <w:b/>
      <w:bCs/>
      <w:sz w:val="20"/>
      <w:szCs w:val="20"/>
      <w:lang w:val="en-US"/>
    </w:rPr>
  </w:style>
  <w:style w:type="character" w:styleId="Hyperlink">
    <w:name w:val="Hyperlink"/>
    <w:basedOn w:val="DefaultParagraphFont"/>
    <w:uiPriority w:val="99"/>
    <w:unhideWhenUsed/>
    <w:rsid w:val="00D457E0"/>
    <w:rPr>
      <w:color w:val="0563C1" w:themeColor="hyperlink"/>
      <w:u w:val="single"/>
    </w:rPr>
  </w:style>
  <w:style w:type="character" w:styleId="LineNumber">
    <w:name w:val="line number"/>
    <w:basedOn w:val="DefaultParagraphFont"/>
    <w:uiPriority w:val="99"/>
    <w:semiHidden/>
    <w:unhideWhenUsed/>
    <w:rsid w:val="00BB58E7"/>
  </w:style>
  <w:style w:type="table" w:styleId="TableGrid">
    <w:name w:val="Table Grid"/>
    <w:basedOn w:val="TableNormal"/>
    <w:uiPriority w:val="59"/>
    <w:rsid w:val="000E77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1">
    <w:name w:val="default__char1"/>
    <w:uiPriority w:val="99"/>
    <w:rsid w:val="00D10268"/>
    <w:rPr>
      <w:rFonts w:ascii="Calibri" w:hAnsi="Calibri"/>
      <w:sz w:val="24"/>
    </w:rPr>
  </w:style>
  <w:style w:type="paragraph" w:styleId="PlainText">
    <w:name w:val="Plain Text"/>
    <w:basedOn w:val="Normal"/>
    <w:link w:val="PlainTextChar"/>
    <w:uiPriority w:val="99"/>
    <w:unhideWhenUsed/>
    <w:rsid w:val="00D10268"/>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rsid w:val="00D10268"/>
    <w:rPr>
      <w:rFonts w:ascii="Calibri" w:eastAsiaTheme="minorHAnsi" w:hAnsi="Calibri"/>
      <w:szCs w:val="21"/>
      <w:lang w:val="en-US" w:eastAsia="en-US"/>
    </w:rPr>
  </w:style>
  <w:style w:type="paragraph" w:customStyle="1" w:styleId="Default">
    <w:name w:val="Default"/>
    <w:uiPriority w:val="99"/>
    <w:rsid w:val="00C3268C"/>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character" w:customStyle="1" w:styleId="Heading1Char">
    <w:name w:val="Heading 1 Char"/>
    <w:basedOn w:val="DefaultParagraphFont"/>
    <w:link w:val="Heading1"/>
    <w:uiPriority w:val="9"/>
    <w:rsid w:val="0000640F"/>
    <w:rPr>
      <w:rFonts w:ascii="Times New Roman" w:eastAsia="Times New Roman" w:hAnsi="Times New Roman" w:cs="Times New Roman"/>
      <w:b/>
      <w:bCs/>
      <w:kern w:val="36"/>
      <w:sz w:val="48"/>
      <w:szCs w:val="48"/>
      <w:lang w:val="en-US" w:eastAsia="en-SG"/>
    </w:rPr>
  </w:style>
  <w:style w:type="paragraph" w:customStyle="1" w:styleId="xmsonormal">
    <w:name w:val="x_msonormal"/>
    <w:basedOn w:val="Normal"/>
    <w:uiPriority w:val="99"/>
    <w:rsid w:val="0000640F"/>
    <w:pPr>
      <w:spacing w:before="100" w:beforeAutospacing="1" w:after="100" w:afterAutospacing="1" w:line="240" w:lineRule="auto"/>
    </w:pPr>
    <w:rPr>
      <w:rFonts w:ascii="Times New Roman" w:eastAsia="Times New Roman" w:hAnsi="Times New Roman" w:cs="Times New Roman"/>
      <w:sz w:val="24"/>
      <w:szCs w:val="24"/>
      <w:lang w:val="en-US" w:eastAsia="en-SG"/>
    </w:rPr>
  </w:style>
  <w:style w:type="paragraph" w:styleId="Header">
    <w:name w:val="header"/>
    <w:basedOn w:val="Normal"/>
    <w:link w:val="HeaderChar"/>
    <w:uiPriority w:val="99"/>
    <w:unhideWhenUsed/>
    <w:rsid w:val="00E742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22E"/>
  </w:style>
  <w:style w:type="paragraph" w:styleId="Footer">
    <w:name w:val="footer"/>
    <w:basedOn w:val="Normal"/>
    <w:link w:val="FooterChar"/>
    <w:uiPriority w:val="99"/>
    <w:unhideWhenUsed/>
    <w:rsid w:val="00E742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22E"/>
  </w:style>
  <w:style w:type="character" w:styleId="FollowedHyperlink">
    <w:name w:val="FollowedHyperlink"/>
    <w:basedOn w:val="DefaultParagraphFont"/>
    <w:uiPriority w:val="99"/>
    <w:semiHidden/>
    <w:unhideWhenUsed/>
    <w:rsid w:val="00A45F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561117">
      <w:bodyDiv w:val="1"/>
      <w:marLeft w:val="0"/>
      <w:marRight w:val="0"/>
      <w:marTop w:val="0"/>
      <w:marBottom w:val="0"/>
      <w:divBdr>
        <w:top w:val="none" w:sz="0" w:space="0" w:color="auto"/>
        <w:left w:val="none" w:sz="0" w:space="0" w:color="auto"/>
        <w:bottom w:val="none" w:sz="0" w:space="0" w:color="auto"/>
        <w:right w:val="none" w:sz="0" w:space="0" w:color="auto"/>
      </w:divBdr>
    </w:div>
    <w:div w:id="1128661964">
      <w:bodyDiv w:val="1"/>
      <w:marLeft w:val="0"/>
      <w:marRight w:val="0"/>
      <w:marTop w:val="0"/>
      <w:marBottom w:val="0"/>
      <w:divBdr>
        <w:top w:val="none" w:sz="0" w:space="0" w:color="auto"/>
        <w:left w:val="none" w:sz="0" w:space="0" w:color="auto"/>
        <w:bottom w:val="none" w:sz="0" w:space="0" w:color="auto"/>
        <w:right w:val="none" w:sz="0" w:space="0" w:color="auto"/>
      </w:divBdr>
    </w:div>
    <w:div w:id="1707019396">
      <w:bodyDiv w:val="1"/>
      <w:marLeft w:val="0"/>
      <w:marRight w:val="0"/>
      <w:marTop w:val="0"/>
      <w:marBottom w:val="0"/>
      <w:divBdr>
        <w:top w:val="none" w:sz="0" w:space="0" w:color="auto"/>
        <w:left w:val="none" w:sz="0" w:space="0" w:color="auto"/>
        <w:bottom w:val="none" w:sz="0" w:space="0" w:color="auto"/>
        <w:right w:val="none" w:sz="0" w:space="0" w:color="auto"/>
      </w:divBdr>
      <w:divsChild>
        <w:div w:id="2517324">
          <w:marLeft w:val="0"/>
          <w:marRight w:val="0"/>
          <w:marTop w:val="0"/>
          <w:marBottom w:val="0"/>
          <w:divBdr>
            <w:top w:val="none" w:sz="0" w:space="0" w:color="auto"/>
            <w:left w:val="none" w:sz="0" w:space="0" w:color="auto"/>
            <w:bottom w:val="none" w:sz="0" w:space="0" w:color="auto"/>
            <w:right w:val="none" w:sz="0" w:space="0" w:color="auto"/>
          </w:divBdr>
        </w:div>
        <w:div w:id="924386743">
          <w:marLeft w:val="0"/>
          <w:marRight w:val="0"/>
          <w:marTop w:val="0"/>
          <w:marBottom w:val="0"/>
          <w:divBdr>
            <w:top w:val="none" w:sz="0" w:space="0" w:color="auto"/>
            <w:left w:val="none" w:sz="0" w:space="0" w:color="auto"/>
            <w:bottom w:val="none" w:sz="0" w:space="0" w:color="auto"/>
            <w:right w:val="none" w:sz="0" w:space="0" w:color="auto"/>
          </w:divBdr>
        </w:div>
        <w:div w:id="877551828">
          <w:marLeft w:val="0"/>
          <w:marRight w:val="0"/>
          <w:marTop w:val="0"/>
          <w:marBottom w:val="0"/>
          <w:divBdr>
            <w:top w:val="none" w:sz="0" w:space="0" w:color="auto"/>
            <w:left w:val="none" w:sz="0" w:space="0" w:color="auto"/>
            <w:bottom w:val="none" w:sz="0" w:space="0" w:color="auto"/>
            <w:right w:val="none" w:sz="0" w:space="0" w:color="auto"/>
          </w:divBdr>
        </w:div>
        <w:div w:id="1167482329">
          <w:marLeft w:val="0"/>
          <w:marRight w:val="0"/>
          <w:marTop w:val="0"/>
          <w:marBottom w:val="0"/>
          <w:divBdr>
            <w:top w:val="none" w:sz="0" w:space="0" w:color="auto"/>
            <w:left w:val="none" w:sz="0" w:space="0" w:color="auto"/>
            <w:bottom w:val="none" w:sz="0" w:space="0" w:color="auto"/>
            <w:right w:val="none" w:sz="0" w:space="0" w:color="auto"/>
          </w:divBdr>
        </w:div>
      </w:divsChild>
    </w:div>
    <w:div w:id="198793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pallergy.org/Synapse/Data/PDFData/9996APA/apa-2-14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b:Tag>
    <b:SourceType>JournalArticle</b:SourceType>
    <b:Guid>{77713261-5066-43E6-979D-AC273D223826}</b:Guid>
    <b:Author>
      <b:Author>
        <b:NameList>
          <b:Person>
            <b:Last>Lu</b:Last>
          </b:Person>
        </b:NameList>
      </b:Author>
    </b:Author>
    <b:RefOrder>1</b:RefOrder>
  </b:Source>
</b:Sources>
</file>

<file path=customXml/itemProps1.xml><?xml version="1.0" encoding="utf-8"?>
<ds:datastoreItem xmlns:ds="http://schemas.openxmlformats.org/officeDocument/2006/customXml" ds:itemID="{5386A413-D317-4094-B9FA-8ACF71DD7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95</Words>
  <Characters>19924</Characters>
  <Application>Microsoft Office Word</Application>
  <DocSecurity>4</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23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m Huiwen Elizabeth</dc:creator>
  <cp:lastModifiedBy>Karen Drake</cp:lastModifiedBy>
  <cp:revision>2</cp:revision>
  <cp:lastPrinted>2018-01-26T00:44:00Z</cp:lastPrinted>
  <dcterms:created xsi:type="dcterms:W3CDTF">2018-09-10T08:30:00Z</dcterms:created>
  <dcterms:modified xsi:type="dcterms:W3CDTF">2018-09-10T08:30:00Z</dcterms:modified>
</cp:coreProperties>
</file>